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xml" ContentType="application/vnd.openxmlformats-officedocument.wordprocessingml.header+xml"/>
  <Override PartName="/word/footer.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Pr="00A259A4" w:rsidR="00025D1B" w:rsidP="004D087A" w:rsidRDefault="00025D1B" w14:paraId="102821D9" w14:textId="5471E592">
      <w:pPr>
        <w:pStyle w:val="IAHRheader"/>
      </w:pPr>
      <w:r w:rsidRPr="00A259A4">
        <w:t>6</w:t>
      </w:r>
      <w:r w:rsidRPr="00A259A4">
        <w:rPr>
          <w:vertAlign w:val="superscript"/>
        </w:rPr>
        <w:t>th</w:t>
      </w:r>
      <w:r w:rsidRPr="00A259A4">
        <w:t xml:space="preserve"> IAHR Europe Congress, </w:t>
      </w:r>
      <w:r w:rsidRPr="004D087A">
        <w:t>June</w:t>
      </w:r>
      <w:r w:rsidRPr="00A259A4">
        <w:t xml:space="preserve"> 30</w:t>
      </w:r>
      <w:r w:rsidRPr="00A259A4">
        <w:rPr>
          <w:vertAlign w:val="superscript"/>
        </w:rPr>
        <w:t>th</w:t>
      </w:r>
      <w:r w:rsidRPr="00A259A4">
        <w:t xml:space="preserve"> – July 2</w:t>
      </w:r>
      <w:r w:rsidRPr="00A259A4">
        <w:rPr>
          <w:vertAlign w:val="superscript"/>
        </w:rPr>
        <w:t>nd</w:t>
      </w:r>
      <w:r w:rsidRPr="00A259A4">
        <w:t xml:space="preserve">, 2020, Warsaw, Poland </w:t>
      </w:r>
    </w:p>
    <w:p w:rsidRPr="00A259A4" w:rsidR="00025D1B" w:rsidP="004D087A" w:rsidRDefault="00190620" w14:paraId="6EA7420B" w14:textId="1D8EA1D0">
      <w:pPr>
        <w:pStyle w:val="IAHRtitle"/>
      </w:pPr>
      <w:r>
        <w:t>Sequential calibration using</w:t>
      </w:r>
      <w:r w:rsidRPr="00655BC2" w:rsidR="00655BC2">
        <w:t xml:space="preserve"> remotely sense</w:t>
      </w:r>
      <w:r w:rsidR="00C1211D">
        <w:t>d</w:t>
      </w:r>
      <w:r w:rsidRPr="00655BC2" w:rsidR="00655BC2">
        <w:t xml:space="preserve"> data to improve the identifiability of hydrological model parameters</w:t>
      </w:r>
    </w:p>
    <w:p w:rsidRPr="005A3A64" w:rsidR="00AD080F" w:rsidP="00AD080F" w:rsidRDefault="00655BC2" w14:paraId="21BE4282" w14:textId="5D8E83BD">
      <w:pPr>
        <w:pStyle w:val="IAHRauthor"/>
        <w:rPr>
          <w:lang w:val="es-ES"/>
        </w:rPr>
      </w:pPr>
      <w:r w:rsidRPr="005A3A64">
        <w:rPr>
          <w:lang w:val="es-ES"/>
        </w:rPr>
        <w:t>Jesús CASADO</w:t>
      </w:r>
      <w:r w:rsidRPr="005A3A64" w:rsidR="004940C7">
        <w:rPr>
          <w:lang w:val="es-ES"/>
        </w:rPr>
        <w:t>-</w:t>
      </w:r>
      <w:r w:rsidRPr="005A3A64">
        <w:rPr>
          <w:lang w:val="es-ES"/>
        </w:rPr>
        <w:t>RODRÍGUEZ</w:t>
      </w:r>
      <w:r w:rsidRPr="005A3A64" w:rsidR="00025D1B">
        <w:rPr>
          <w:vertAlign w:val="superscript"/>
          <w:lang w:val="es-ES"/>
        </w:rPr>
        <w:t>1</w:t>
      </w:r>
      <w:r w:rsidRPr="005A3A64" w:rsidR="00A30BBA">
        <w:rPr>
          <w:lang w:val="es-ES"/>
        </w:rPr>
        <w:t xml:space="preserve">, </w:t>
      </w:r>
      <w:r w:rsidRPr="005A3A64">
        <w:rPr>
          <w:lang w:val="es-ES"/>
        </w:rPr>
        <w:t>Manuel DEL JESUS</w:t>
      </w:r>
      <w:r w:rsidRPr="005A3A64" w:rsidR="00025D1B">
        <w:rPr>
          <w:vertAlign w:val="superscript"/>
          <w:lang w:val="es-ES"/>
        </w:rPr>
        <w:t>2</w:t>
      </w:r>
    </w:p>
    <w:p w:rsidRPr="00A259A4" w:rsidR="00025D1B" w:rsidP="00EB5192" w:rsidRDefault="00AD080F" w14:paraId="5D78A1EC" w14:textId="22F093F7">
      <w:pPr>
        <w:pStyle w:val="IAHRaffiliation"/>
      </w:pPr>
      <w:r>
        <w:rPr>
          <w:vertAlign w:val="superscript"/>
        </w:rPr>
        <w:t xml:space="preserve">1, </w:t>
      </w:r>
      <w:r w:rsidRPr="00A259A4" w:rsidR="00025D1B">
        <w:rPr>
          <w:vertAlign w:val="superscript"/>
        </w:rPr>
        <w:t>2</w:t>
      </w:r>
      <w:r w:rsidRPr="00A259A4" w:rsidR="00025D1B">
        <w:t xml:space="preserve"> </w:t>
      </w:r>
      <w:r>
        <w:t>Environmental Hydraulics Institute, University of Cantabria</w:t>
      </w:r>
      <w:r w:rsidRPr="006B55B5">
        <w:t xml:space="preserve">, </w:t>
      </w:r>
      <w:r>
        <w:t>Spain</w:t>
      </w:r>
    </w:p>
    <w:p w:rsidRPr="00A259A4" w:rsidR="00025D1B" w:rsidP="00AE1BA2" w:rsidRDefault="00AD080F" w14:paraId="77E8C14F" w14:textId="06BED6E1">
      <w:pPr>
        <w:pStyle w:val="IAHRaddress"/>
        <w:spacing w:after="0"/>
      </w:pPr>
      <w:r w:rsidRPr="00AD080F">
        <w:t>email: casadoj@unican.es</w:t>
      </w:r>
    </w:p>
    <w:p w:rsidRPr="00A259A4" w:rsidR="00025D1B" w:rsidP="00AE1BA2" w:rsidRDefault="00025D1B" w14:paraId="374CE717" w14:textId="78D3399D">
      <w:pPr>
        <w:pStyle w:val="IAHRaddress"/>
        <w:spacing w:after="0"/>
      </w:pPr>
      <w:r w:rsidRPr="00A259A4">
        <w:t xml:space="preserve">email: </w:t>
      </w:r>
      <w:r w:rsidR="00AD080F">
        <w:t>manuel.deljesus</w:t>
      </w:r>
      <w:r w:rsidRPr="00A259A4">
        <w:t>@</w:t>
      </w:r>
      <w:r w:rsidR="00AD080F">
        <w:t>unican.es</w:t>
      </w:r>
    </w:p>
    <w:p w:rsidRPr="0018149D" w:rsidR="00025D1B" w:rsidP="00850EB6" w:rsidRDefault="00025D1B" w14:paraId="1C4A2CB5" w14:textId="77777777">
      <w:pPr>
        <w:pStyle w:val="IAHRabstract"/>
      </w:pPr>
      <w:r w:rsidRPr="0018149D">
        <w:t>Abstract</w:t>
      </w:r>
    </w:p>
    <w:p w:rsidR="00EB170F" w:rsidP="00EB170F" w:rsidRDefault="00A019EF" w14:paraId="0DC3CCE2" w14:textId="32C8D711">
      <w:pPr>
        <w:pStyle w:val="IAHRtext"/>
      </w:pPr>
      <w:r>
        <w:t xml:space="preserve">Parameter identifiability </w:t>
      </w:r>
      <w:r w:rsidR="00EB170F">
        <w:t xml:space="preserve">is a known issue in conceptual hydrological models. The number of </w:t>
      </w:r>
      <w:r>
        <w:t xml:space="preserve">model </w:t>
      </w:r>
      <w:r w:rsidR="00EB170F">
        <w:t xml:space="preserve">parameters and the </w:t>
      </w:r>
      <w:r w:rsidR="00D934F9">
        <w:t>lack of variety</w:t>
      </w:r>
      <w:r w:rsidR="00EB170F">
        <w:t xml:space="preserve"> </w:t>
      </w:r>
      <w:r w:rsidR="00D934F9">
        <w:t>in</w:t>
      </w:r>
      <w:r w:rsidR="00FF1AC8">
        <w:t xml:space="preserve"> </w:t>
      </w:r>
      <w:r w:rsidR="00D934F9">
        <w:t>the</w:t>
      </w:r>
      <w:r w:rsidR="00AC5EB7">
        <w:t xml:space="preserve"> target</w:t>
      </w:r>
      <w:r w:rsidR="00EB170F">
        <w:t xml:space="preserve"> variables </w:t>
      </w:r>
      <w:r>
        <w:t>used to calibrate cause</w:t>
      </w:r>
      <w:r w:rsidR="00EB170F">
        <w:t xml:space="preserve"> uncertainty about the representativ</w:t>
      </w:r>
      <w:r w:rsidR="004C03AB">
        <w:t>eness</w:t>
      </w:r>
      <w:r w:rsidR="00EB170F">
        <w:t xml:space="preserve"> of the calibrated model. In this context, remote sensing emerges as a key source of information that allows us to calibrate spatial processes in the water cycle. In this study, we combine the use of remotely sensed data in the calibration of spatial surface processes, such as snow and evapotranspiration, with a novel procedure that </w:t>
      </w:r>
      <w:r>
        <w:t>calibrates discharge by applying flow disaggregation techniques</w:t>
      </w:r>
      <w:r w:rsidR="00EB170F">
        <w:t>.</w:t>
      </w:r>
      <w:r w:rsidR="00BF43A2">
        <w:t xml:space="preserve"> The objective is to improve the identifiability of the calibrated model parameters.</w:t>
      </w:r>
    </w:p>
    <w:p w:rsidRPr="008D51BC" w:rsidR="00BA6B56" w:rsidP="00EB170F" w:rsidRDefault="00190620" w14:paraId="644B5EBF" w14:textId="698E28E5">
      <w:pPr>
        <w:pStyle w:val="IAHRheading1"/>
      </w:pPr>
      <w:r>
        <w:t>Introduction</w:t>
      </w:r>
    </w:p>
    <w:p w:rsidR="00A501D9" w:rsidP="00BA6B56" w:rsidRDefault="001E748E" w14:paraId="32718E47" w14:textId="70826E99">
      <w:pPr>
        <w:pStyle w:val="IAHRtext"/>
      </w:pPr>
      <w:r>
        <w:t xml:space="preserve">State of the art hydrological models often require a vast number of parameters to reproduce the processes in the </w:t>
      </w:r>
      <w:r w:rsidR="007000D3">
        <w:t>water</w:t>
      </w:r>
      <w:r>
        <w:t xml:space="preserve"> cycle. </w:t>
      </w:r>
      <w:r w:rsidR="00105E86">
        <w:t>This</w:t>
      </w:r>
      <w:r w:rsidR="003B0B2D">
        <w:t xml:space="preserve"> </w:t>
      </w:r>
      <w:r>
        <w:t xml:space="preserve">is a result of </w:t>
      </w:r>
      <w:r w:rsidR="00131471">
        <w:t>modelling</w:t>
      </w:r>
      <w:r>
        <w:t xml:space="preserve"> an increasing number of processes, which requires a larger model flexibility</w:t>
      </w:r>
      <w:r w:rsidR="00DC2404">
        <w:t xml:space="preserve">. </w:t>
      </w:r>
      <w:r w:rsidR="0062249E">
        <w:t>C</w:t>
      </w:r>
      <w:r>
        <w:t xml:space="preserve">alibrating such models becomes a complicated task, both in terms of computational effort and parameter identifiability. The concept of </w:t>
      </w:r>
      <w:r w:rsidR="005B3A5D">
        <w:t xml:space="preserve">parameter identifiability </w:t>
      </w:r>
      <w:r>
        <w:t>(</w:t>
      </w:r>
      <w:r w:rsidR="005B3A5D">
        <w:t>or equifinality</w:t>
      </w:r>
      <w:r>
        <w:t xml:space="preserve">) states that multiple parameterizations of a model, representing diverse behaviors of the catchment, </w:t>
      </w:r>
      <w:r w:rsidR="006568F7">
        <w:t>are</w:t>
      </w:r>
      <w:r>
        <w:t xml:space="preserve"> indistinguishable in terms of model performance </w:t>
      </w:r>
      <w:r>
        <w:fldChar w:fldCharType="begin" w:fldLock="1"/>
      </w:r>
      <w:r>
        <w:instrText>ADDIN CSL_CITATION {"citationItems":[{"id":"ITEM-1","itemData":{"DOI":"10.1016/S0022-1694(01)00421-8","ISBN":"0022-1694","ISSN":"00221694","abstract":"It may be endemic to mechanistic modelling of complex environmental systems that there are many different model structures and many different parameter sets within a chosen model structure that may be behavioural or acceptable in reproducing the observed behaviour of that system. This has been called the equifinality concept. The generalised likelihood uncertainty estimation (GLUE) methodology for model identification allowing for equifinality is described. Prediction within this methodology is a process of ensemble forecasting using a sample of parameter sets from the behavioural model space, with each sample weighted according to its likelihood measure to estimate prediction quantiles. This allows that different models may contribute to the ensemble prediction interval at different time steps and that the distributional form of the predictions may change over time. Any effects of model nonlinearity, covariation of parameter values and errors in model structure, input data or observed variables, with which the simulations are compared, are handled implicitly within this procedure. GLUE involves a number of choices that must be made explicit and can be therefore subjected to scrutiny and discussion. These include ways of combining information from different types of model evaluation or from different periods in a data assimilation context. An example application to rainfall-runoff modelling is used to illustrate the methodology, including the updating of likelihood measures. © 2001 Elsevier Science B.V. All rights reserved.","author":[{"dropping-particle":"","family":"Beven","given":"Keith","non-dropping-particle":"","parse-names":false,"suffix":""},{"dropping-particle":"","family":"Freer","given":"Jim","non-dropping-particle":"","parse-names":false,"suffix":""}],"container-title":"Journal of Hydrology","id":"ITEM-1","issue":"1-4","issued":{"date-parts":[["2001"]]},"page":"11-29","title":"Equifinality, data assimilation, and uncertainty estimation in mechanistic modelling of complex environmental systems using the GLUE methodology","type":"article-journal","volume":"249"},"uris":["http://www.mendeley.com/documents/?uuid=e3aca31a-92b7-4e43-8191-3f5895a3a532"]}],"mendeley":{"formattedCitation":"(Beven &amp; Freer, 2001)","manualFormatting":"(Beven, 2001)","plainTextFormattedCitation":"(Beven &amp; Freer, 2001)","previouslyFormattedCitation":"(Beven &amp; Freer, 2001)"},"properties":{"noteIndex":0},"schema":"https://github.com/citation-style-language/schema/raw/master/csl-citation.json"}</w:instrText>
      </w:r>
      <w:r>
        <w:fldChar w:fldCharType="separate"/>
      </w:r>
      <w:r w:rsidRPr="0659C130">
        <w:rPr>
          <w:noProof/>
        </w:rPr>
        <w:t>(Beven, 2001)</w:t>
      </w:r>
      <w:r>
        <w:fldChar w:fldCharType="end"/>
      </w:r>
      <w:r>
        <w:t xml:space="preserve">. </w:t>
      </w:r>
      <w:r w:rsidR="0045116F">
        <w:t xml:space="preserve">This </w:t>
      </w:r>
      <w:r w:rsidR="3E504F5F">
        <w:t>fact limits</w:t>
      </w:r>
      <w:r w:rsidR="00A501D9">
        <w:t xml:space="preserve"> the applicability of the model to posterior studies such</w:t>
      </w:r>
      <w:r w:rsidR="005A3A64">
        <w:t xml:space="preserve"> as erosion, nutrient transport</w:t>
      </w:r>
      <w:r w:rsidR="00381E41">
        <w:t>,</w:t>
      </w:r>
      <w:r w:rsidR="00A501D9">
        <w:t xml:space="preserve"> </w:t>
      </w:r>
      <w:r w:rsidR="00807FE5">
        <w:t xml:space="preserve">dynamic </w:t>
      </w:r>
      <w:r w:rsidR="00A501D9">
        <w:t>vegetation</w:t>
      </w:r>
      <w:r w:rsidR="00381E41">
        <w:t xml:space="preserve"> or climate change impacts</w:t>
      </w:r>
      <w:r w:rsidR="00A501D9">
        <w:t>.</w:t>
      </w:r>
    </w:p>
    <w:p w:rsidR="00BA6B56" w:rsidP="00BA6B56" w:rsidRDefault="00A501D9" w14:paraId="3A7EA42C" w14:textId="2553503F">
      <w:pPr>
        <w:pStyle w:val="IAHRtext"/>
      </w:pPr>
      <w:r>
        <w:t xml:space="preserve">A way of reducing equifinality is to calibrate several target variables </w:t>
      </w:r>
      <w:r>
        <w:fldChar w:fldCharType="begin" w:fldLock="1"/>
      </w:r>
      <w:r w:rsidR="005A7BC9">
        <w:instrText>ADDIN CSL_CITATION {"citationItems":[{"id":"ITEM-1","itemData":{"abstract":"This paper describes a methodology for calibration and uncertainty estimation of distributed models based on generalized likelihood measures. The GLUE procedure works with multiple sets of parameter values and allows that, within the limitations of a given model structure and errors in boundary conditions and field observations, different sets of values may be equally likely as simulators of a catchment. Procedures for incorporating different types of observations into the calibration; Bayesian updating of likelihood values and evaluating the value of additional observations to the calibration process are described. The procedure is computationally intensive but has been implemented on a local parallel processing computer. The methodology is illustrated by an application of the Institute of Hydrology Distributed Model to data from the Gwy experimental catchment at Plynlimon, mid-Wales.","author":[{"dropping-particle":"","family":"Beven","given":"Keith","non-dropping-particle":"","parse-names":false,"suffix":""},{"dropping-particle":"","family":"Binley","given":"Andrew","non-dropping-particle":"","parse-names":false,"suffix":""}],"container-title":"Hydrological Processes","id":"ITEM-1","issued":{"date-parts":[["1992"]]},"page":"279-298","title":"The Future of Distributed model: Calibration and Uncertainty Prediction","type":"article-journal","volume":"6"},"uris":["http://www.mendeley.com/documents/?uuid=b579084c-2d89-4e27-ad53-9df1623c24b0"]}],"mendeley":{"formattedCitation":"(Beven &amp; Binley, 1992)","manualFormatting":"(Beven, 1992)","plainTextFormattedCitation":"(Beven &amp; Binley, 1992)","previouslyFormattedCitation":"(Beven &amp; Binley, 1992)"},"properties":{"noteIndex":0},"schema":"https://github.com/citation-style-language/schema/raw/master/csl-citation.json"}</w:instrText>
      </w:r>
      <w:r>
        <w:fldChar w:fldCharType="separate"/>
      </w:r>
      <w:r w:rsidRPr="00A501D9">
        <w:rPr>
          <w:noProof/>
        </w:rPr>
        <w:t>(Beven, 1992)</w:t>
      </w:r>
      <w:r>
        <w:fldChar w:fldCharType="end"/>
      </w:r>
      <w:r>
        <w:t>, instead of simply discharge. Following this thread, remote sensing becomes a</w:t>
      </w:r>
      <w:r w:rsidR="001501A5">
        <w:t>n</w:t>
      </w:r>
      <w:r>
        <w:t xml:space="preserve"> in</w:t>
      </w:r>
      <w:r w:rsidR="00554C02">
        <w:t>valuable</w:t>
      </w:r>
      <w:r>
        <w:t xml:space="preserve"> source of information </w:t>
      </w:r>
      <w:r w:rsidR="00CB7089">
        <w:t>for calibrating</w:t>
      </w:r>
      <w:r>
        <w:t xml:space="preserve"> processes in the water cycle for which traditional information source</w:t>
      </w:r>
      <w:r w:rsidR="008D1EC5">
        <w:t>s</w:t>
      </w:r>
      <w:r>
        <w:t xml:space="preserve"> are scarce, such as snow or vegetation. Examples of the use of remote</w:t>
      </w:r>
      <w:r w:rsidR="00D84DF7">
        <w:t>ly</w:t>
      </w:r>
      <w:r>
        <w:t xml:space="preserve"> sens</w:t>
      </w:r>
      <w:r w:rsidR="00D84DF7">
        <w:t>ed</w:t>
      </w:r>
      <w:r>
        <w:t xml:space="preserve"> data for calibrating hydrological models are abundant in the literature </w:t>
      </w:r>
      <w:r w:rsidR="003B2067">
        <w:fldChar w:fldCharType="begin" w:fldLock="1"/>
      </w:r>
      <w:r w:rsidR="005A7BC9">
        <w:instrText>ADDIN CSL_CITATION {"citationItems":[{"id":"ITEM-1","itemData":{"DOI":"10.1002/eco.1559","ISBN":"19360584","ISSN":"19360592","abstract":"Large portions of Earth's terrestrial surface are arid or semiarid. As in these regions, the hydrological cycle and the vegetation dynamics are tightly interconnected, a coupled modelling of these two systems is needed to fully reproduce the ecosystem behaviour. In this paper, the performance of two parsimonious dynamic vegetation models, suitable for the inclusion in operational ecohydrological models and based on well-established but different approaches, is compared in a semiarid Aleppo Pine region. The first model [water use efficiency (WUE) model] links growth to transpiration through WUE; the second model [light use efficiency (LUE) model] simulates biomass increase in relation to absorbed photosynthetically active radiation and LUE. Furthermore, an analysis of the information contained in MODIS products is presented to indicate the best vegetation indices to be used as observational verification for the models. Enhanced Vegetation Index is reported in literature to be highly correlated with leaf area index, so it is compared with modelled LAImod (rWUE model = 0.45; rLUE model = 0.57). In contrast, Normalized Difference Vegetation Index appears highly linked to soil moisture, through the control exerted by this variable on chlorophyll production, and is therefore used to analyze LAI*mod, models' output corrected by plant water stress (rWUE model = 0.62; rLUE model = 0.59). Moderate-resolution imaging spectroradiometer Leaf Area Index and evapotranspiration are found to be unrealistic in the studied area. The performance of both models in this semiarid region is found to be reasonable. However, the LUE model presents the advantages of a better performance, the possibility to be used in a wider range of climates and to have been extensively tested in literature.","author":[{"dropping-particle":"","family":"Pasquato","given":"Marta","non-dropping-particle":"","parse-names":false,"suffix":""},{"dropping-particle":"","family":"Medici","given":"Chiara","non-dropping-particle":"","parse-names":false,"suffix":""},{"dropping-particle":"","family":"Friend","given":"Andrew D.","non-dropping-particle":"","parse-names":false,"suffix":""},{"dropping-particle":"","family":"Francés","given":"Félix","non-dropping-particle":"","parse-names":false,"suffix":""}],"container-title":"Ecohydrology","id":"ITEM-1","issue":"6","issued":{"date-parts":[["2015"]]},"note":"Objetivo:\n1. Descubrir cuál de los dos modelos de vegetación estudiados funciona mejor en un clima semiárido.\n2. Definir qué productos satelitales son los más adecuados para caracterizar la vegetación en climas semiáridos.\n\nMetodología:\nDatos satelitales de NDVI\nEVI (MOD13Q1 y MYD13Q1), LAI (MOD15A2 y MYD15A2) y ET real (MOD16A2). Se comprobó que el producto de LAI da valores erróneos y se tienen serias dudas sobre el de ET real. Por ello, el LAI se calcula a partir del NDVI a partir de la ley de Beer.\nAnálisis de sensibilidad\n1. Análisis general de sensibilidad (GSA) para identificar los parámetros que más afectan al rendimiento del modelo. Se dividen los conjuntos de parámetros en parametros comportacionales y no comportacionales, aplicando el test de Kolmogorov-Smirnov para dos muestras con el fin de identificar si las dos muestras representan a la misma distribución.\n2. Estimación general de la probabilidad de incertidumbres (GLUE) sobre los conjuntos de parámetros comportacionales.\nModelo\n- Se calibra al RMSE entre el LAI*mod simulado y el LAIndvi obtenido del satélite.\n- Se aplicó el t-test para encontrar la significancia en la correlación entre LAImod-EVI y LAI*mod-LAIndvi\n\nTeorías e hipótesis:\nModelos de vegetación\nEl objetivo de ambos modelos es simular la producción primaria neta, siendo la variable de estado la biomasa foliar. \n1. El primer modelo se basa en la eficiencia en el uso del agua (WUE), bajo la hipótesis de que el agua es el factor limitante del crecimiento vegetativo. Por ello, este modelo es sólo aplicable a climas áridos y semiáridos.\n2. El segundo modelo se basa en la eficiencia del uso de la luz (LUE). El modelo incluye también un parámetro que limita el LUE en función del estrés hídrico.\n\nResultados:\nAnálisis de sensibilidad\n- Los parámetros más sensibles en WUE son el LAI máximo, la interceptación máxima, y la fracción de cobertura.\n- En el LUE son el espesor de la capa de suelo superficial, el LAI máximo y el espesor del suelo subsuperficial.\n- En general, los dos modelos se comportan de forma similar y de acuerdo a la información satelital de NDVI.\nAnálisis de datos satelitales\n- Los cuatro parámetros tienen un comportamiento estacional de tipo sinusoidal.\n- El EVI tiene su pico en tre abril y mayo y su mínimo al final del otoño, en relación directa con el LAI.\n- El NDVI es tiene un comportamiento bimodal, con un máximo global entre noviembre y febrero y un máximo local en la primavera. Está muy relacionado con el verdor de la vegetación. \n- No hay correlación entre EVI y NDVI.\n- Se rechazan los productos de LAI y ET real por depender de la clasificación del tipo de suelo, que es errónea.\nAnálisis del modelo\n- Pearson's R entre LAImod-EVI de 0.45 para WUE y 0.57 para LUE\n- Pearson's R entre LAI*mod-LAIndvi de 0.61 para WUE y 0.60 para LUE\n- Todas las correlaciones son significativas según el t-test\n- WUE no funciona bien en momentos con humedad y ET real alta, sobreestimando el crecimiento.\n- La periodicidad de PAR (que sólo afecta al LUE) concuerda mejor con las fases fenológicas de la vegetación, pudiendo ser la explicación de su mejor funcionamiento.\n- En global, LUE funciona ligeramente mejor, hecho que sumado a su aplicabilidad a más climas, hace pensar que LUE es el modelo más adecuado para su acople a un modelo hidrológico.\n\nLimitaciones:\n- Es un modelo aplicado sólo a escala puntual. Posteriores estudios de Guiomar Ruiz Pérez y la propia Marta Pasquato evolucionaron este modelo en distribuido.\n\nPreguntas sin respuesta:\n\nFutura investigación:\n- Probar si realmente funciona en otros climas.","page":"1024-1036","title":"Comparing two approaches for parsimonious vegetation modelling in semiarid regions using satellite data","type":"article-journal","volume":"8"},"uris":["http://www.mendeley.com/documents/?uuid=63bfe223-077c-490a-adcd-443364e4e684"]},{"id":"ITEM-2","itemData":{"author":[{"dropping-particle":"","family":"Ruiz Pérez","given":"Guiomar","non-dropping-particle":"","parse-names":false,"suffix":""}],"id":"ITEM-2","issue":"September","issued":{"date-parts":[["2016"]]},"number-of-pages":"175","publisher":"Universidad Politécnica de Valencia","title":"On the use of satellite data to calibrate a parsimonious ecohydrological model in ungauged basins","type":"thesis"},"uris":["http://www.mendeley.com/documents/?uuid=0aab0807-7427-4c2d-a528-91fc92485c50"]},{"id":"ITEM-3","itemData":{"DOI":"10.1002/hyp.11453","ISSN":"10991085","abstract":"Many hydrological models have been calibrated and validated using hydrographs alone. Since streamflow integrates water fluxes in space, many distributed hydrological models tend to have multiple feasible descriptions of hydrological processes. This equifinality usually leads to substantial prediction uncertainty. In this study, additional constraints – namely the spatial patterns of long-term average evapotranspiration (ET), shallow groundwater level and land cover change – were used to investigate the reduction of equifinality and prediction uncertainty in the Soil and Water Assessment Tool (SWAT) in the Wami River basin in Tanzania. The additional constraints were used in the setup, parameter emulation and calibration of the SWAT model termed an “improved hydrological model” (IHM). The IHM was then compared against a classical hydrological model (CHM) which was also developed using the SWAT model but without additional constraints. In the calibration, the CHM used only the hydrograph, but the IHM used the hydrograph and the spatial pattern of long-term average ET as an additional constraint. The IHM produced a single, unique behavioural simulation, whereas the CHM produced many behavioural simulations that resulted in prediction uncertainty. The performance of the IHM with respect to the hydrograph was more consistent than that of the CHM, and the former clearly captured the mean behaviour of ET in the river basin. Therefore, we conclude that additional constraints substantially reduce equifinality and prediction uncertainty in a distributed hydrological model.","author":[{"dropping-particle":"","family":"Wambura","given":"Frank Joseph","non-dropping-particle":"","parse-names":false,"suffix":""},{"dropping-particle":"","family":"Dietrich","given":"Ottfried","non-dropping-particle":"","parse-names":false,"suffix":""},{"dropping-particle":"","family":"Lischeid","given":"Gunnar","non-dropping-particle":"","parse-names":false,"suffix":""}],"container-title":"Hydrological Processes","id":"ITEM-3","issue":"6","issued":{"date-parts":[["2018"]]},"note":"Resumen\nSe estudio la reducción de la equifinalidad en la calibración del modelo SWAT al introducir en la calibración los patrones espaciales de ET, el nivel del acuífero superficial y cambios en el uso del suelo.\n\nDatos\nPrecipitación y temperatura: obervaciones y reanálisis.\nAforos: datos mensuales (sólo 69)\nET: MODIS\n\nMétodos\nCHM, classical hydrological modelling\nLa calibración se hizo a partir de 9 iteraciones de 1000 simulaciones, escogidas éstas mediante el muestreo del hipercubo latino dentro de los rangos de cada parámetro. Entre cada iteración se modifican los rangos de cada parámetro.\nSe hace únicamente calibración temporal, es decir, comparación con el hidrograma en la única estación de aforo. Como criterios objetivo se utiliza el NSE y el index of volumetric fit (IVF) (cociente de volumen simulado y observado). Se consideran óptimas simulaciones con NSE&amp;gt;=0.65 y 0.8&amp;lt;=IVF&amp;lt;=1.2\nLa incertidumbre se estima a partir del 95% de certidumbre en la simulación de los conjuntos de parámetros óptimos. Sobre estos se calcula la media de la incertidumbre de la predicción (d), es decir, el ancho medio del rango de incertidumbre en el periodo de estudio.\n\nIHM, improved hydrological modelling\nSe añaden tres restricciones espaciales:\n- El patrón espacial de ET media. Se utiliza para emular el patrón del parámetro de almacenamiento en la vegetación y para comparar el patrón espacial de la ET simulada.\n- El patrón espacial del nivel del acuífero. Se obtiene a partir de los datos satelitales de ET al final de la estación seca. Se utiliza para emular el párametro de la profundidad crítica del acuífero superficial, aquella a partir de la que hay flujo del acuífero hacia la zona radicular.\n- Serie de mapa anual de usos del suelo, expresados en máximo LAI. SWAT permite actualizar la proporción de los usos del suelo dentro de un HRU mediante la rutina LUP (land use updating).\n\nSe hace una doble calibración: temporal y espacial. La calibración temporal es igual que para CHM, mientras que para la calibración espacial se utiliza el coeficiente de correlación de Pearson (R) entre el patrón espacial medio de ET observado y simulado. Se consideran óptimas simulaciones donde R&amp;gt;=0.7.\n\nResultados\nClassical hydrological modelling\nSe obtuvieron 80 simulaciones óptimas de las 9000 simulaciones, demostrando una equifinalidad considerable. La mejor simulación obtuvo un NSE de 0.82 y 0.58 y un IVF de 0.94 y 0.79 para calibración y validación, respectivamente. Es decir, hay una gran pérdida de rendimiento en la validación, lo cual denota que el modelo no representa adecuadamente la cuenca. \nCHM tiene una intertidumbre en la predicción alta (d=67m³/s). Además, el percentil 95 sólo abarca la observación un 70% del periodo observado.\n\nImproved hydrological modelling\nSe obtiene una única simulación óptima en las 9000 simulaciones. El NSE e IVF toma valores satisfactorios tanto en calibración como validación, si bien en el primer caso son ligeramente inferiores a CHM. El patrón espacial de ET muestra un acuerdo notable (R=0.71), si bien hay outliers para valores simulados por encima de 60 mm/mes.\n\nDistribución del agua en el ciclo hidrológico\nSe calculó el agua almacenada en las distintas fases del ciclo hidrológico con ambas aproximaciones. Los resultados demuestran que ambos modelos representan cuencas con un funcionamiento muy distinto; el IHM obtiene una cuenca en la que predomina el caudal aportado por el acuífero superficial, mientras que CHM una en la que el caudal está regulado por el acuífero profundo.\n\nDiscusión\n- La inclusión de restricciones espaciales en IHM conlleva la eliminación de la equifinalidad (una única simulación óptima). Por tanto, la inclusión de restricciones aparte del hidrograma reduce la equifinalidad.\n- Ninguno de los modelos capta los picos de caudal. Esto se debe probablemente a que ni NSE ni IVF ponen el foco en los extremos.\n- Si bien el rendimiento de los dos modelos es similar en la calibración (ligeramente mejor para CHM), en la validación sólo es satisfactorio IHM\n- ET es una variable crucial en el ciclo hidrológico, pues representa una amplia proporción del ciclo del agua. Su inclusión como patrón espacial es vital.\n- Acoplar la calibración del hidrograma con una observación espacial y encontrar un equilibrio entre ambas hace mucho más creíble la calibración de un modelo distribuido.\n- Los dos modelos representa cuencas de funcionamiento muy distinto. La falta de datos evita discernir cuál de ellos es más correcto. Si bien, CHM tiene 80 simulaciones óptimas que pueden representar funcionamientos de cuenca muy distintos.","page":"759-775","title":"Improving a distributed hydrological model using evapotranspiration-related boundary conditions as additional constraints in a data-scarce river basin","type":"article-journal","volume":"32"},"uris":["http://www.mendeley.com/documents/?uuid=1ad8c8fe-7b32-4254-94b2-6860b185bf4d"]},{"id":"ITEM-4","itemData":{"DOI":"10.5194/gmd-11-1873-2018","ISSN":"19919603","abstract":"The process of model evaluation is not only an integral part of model\ndevelopment and calibration but also of paramount importance when\ncommunicating modelling results to the scientific community and\nstakeholders. The modelling community has a large and well-tested\ntoolbox of metrics to evaluate temporal model performance. In contrast,\nspatial performance evaluation does not correspond to the grand\navailability of spatial observations readily available and to the\nsophisticate model codes simulating the spatial variability of complex\nhydrological processes. This study makes a contribution towards\nadvancing spatial-pattern-oriented model calibration by rigorously\ntesting a multiple-component performance metric. The promoted SPAtial\nEFficiency (SPAEF) metric reflects three equally weighted components:\ncorrelation, coefficient of variation and histogram overlap. This\nmultiple-component approach is found to be advantageous in order to\nachieve the complex task of comparing spatial patterns. SPAEF, its three\ncomponents individually and two alternative spatial performance metrics,\ni.e. connectivity analysis and fractions skill score, are applied in a\nspatial-pattern-oriented model calibration of a catchment model in\nDenmark. Results suggest the importance of multiple-component metrics\nbecause stand-alone metrics tend to fail to provide holistic pattern\ninformation. The three SPAEF components are found to be independent,\nwhich allows them to complement each other in a meaningful way. In order\nto optimally exploit spatial observations made available by remote\nsensing platforms, this study suggests applying bias insensitive metrics\nwhich further allow for a comparison of variables which are related but\nmay differ in unit. This study applies SPAEF in the hydrological context\nusing the mesoscale Hydrologic Model (mHM; version 5.8), but we see\ngreat potential across disciplines related to spatially distributed\nearth system modelling.","author":[{"dropping-particle":"","family":"Koch","given":"Julian","non-dropping-particle":"","parse-names":false,"suffix":""},{"dropping-particle":"","family":"Demirel","given":"Mehmet Cüneyd","non-dropping-particle":"","parse-names":false,"suffix":""},{"dropping-particle":"","family":"Stisen","given":"Simon","non-dropping-particle":"","parse-names":false,"suffix":""}],"container-title":"Geoscientific Model Development","id":"ITEM-4","issue":"5","issued":{"date-parts":[["2018"]]},"note":"Objetivo:\nCrear una nueva métrica multicomponente capaz de comparar el patrón espacial de una variable simulada por un modelo hidrológico distribuido con las observaciones por sensores remotos. \n\nMetodología:\nSe desarrolla el criterio SPAEF (spatial efficiency), una métrica inspirada en el coeficiente de eficiencia de Kling y Gupta (KGE). SPAEF está basada en tres componentes de igual peso: la correlación, el cociente de los coeficientes de variación y el z-score de solape de los histogramas. Al igual que KGE, SPAEF es la distancia euclidea de estos tres componentes a su valor óptimo.\n\nSPAEF se compara contra otros cinco criterios de optimización: los tres criterios incluidos en SPAEF independientemente, la conectividad y &amp;quot;fractions skill score&amp;quot;.\n\nComo modelo hidrológico se usa el mHM (Mesoscale Hydrological Model). El estudio se centra en la cuenca del río Skjern. Inicialmente se hizo un análisis de sensibilidad del que se extrajeron los 17 parámetros más sensibles. La calibración se hizo utilizando PEST y SCE-UA. En la calibración se tiene en cuenta tanto la representatividad temporal, KGE de los hidrogramas observados en dos puntos, como la espacial (SPAEF, FSS...); a este último se le da 5 veces más peso.\n\nTeorías e hipótesis:\nLos modelos hidrológicos distribuidos deben de ser calibrados no sólo temporalmente, sino también espacialmente. Para ello es necesario generar una métrica capaz de evaluar la corrección en los patrones espaciales simulados.\n\nResultados:\n- Las diferencias en los patrones de las seis calibraciones son importantes, encontrándose cierta similitud entre las tres métricas con restricciones locales: SPAEF, correlación y FSS.\n- El juicio de experto identifica a SPAEF como el mejor criterio de los 6.\n- A pesar de las importantes diferencias en los patrones espaciales, todas las calibraciones obtienen un hidrograma casi idéntico.\n\nLimitaciones:\nLas variables espaciales simuladas y observadas deben tener una relación lineal puesto que así lo asume la correlación (uno de los tres componentes de SPAEF). En caso contrario, deberá transformarse una de las variables para que se cumpla la linearidad.\nLa insensibilidad al sesgo de SPAEF elimina los problemas que pudiera conllevar la incertidumbre de las observaciones. Sin embargo, esto podría ser un problema en modelos sin sesgo.\n\nPreguntas sin respuesta:\n\nFutura investigación:\n","page":"1873-1886","title":"The SPAtial EFficiency metric (SPAEF): Multiple-component evaluation of spatial patterns for optimization of hydrological models","type":"article-journal","volume":"11"},"uris":["http://www.mendeley.com/documents/?uuid=c8d54320-258e-4e8f-9383-d115ec594caa"]}],"mendeley":{"formattedCitation":"(Koch, Demirel, &amp; Stisen, 2018; Pasquato, Medici, Friend, &amp; Francés, 2015; Ruiz Pérez, 2016; Wambura, Dietrich, &amp; Lischeid, 2018)","manualFormatting":"(Koch, 2018; Pasquato, 2015; Ruiz Pérez, 2016; Wambura, 2018)","plainTextFormattedCitation":"(Koch, Demirel, &amp; Stisen, 2018; Pasquato, Medici, Friend, &amp; Francés, 2015; Ruiz Pérez, 2016; Wambura, Dietrich, &amp; Lischeid, 2018)","previouslyFormattedCitation":"(Koch, Demirel, &amp; Stisen, 2018; Pasquato, Medici, Friend, &amp; Francés, 2015; Ruiz Pérez, 2016; Wambura, Dietrich, &amp; Lischeid, 2018)"},"properties":{"noteIndex":0},"schema":"https://github.com/citation-style-language/schema/raw/master/csl-citation.json"}</w:instrText>
      </w:r>
      <w:r w:rsidR="003B2067">
        <w:fldChar w:fldCharType="separate"/>
      </w:r>
      <w:r w:rsidRPr="00F906CD" w:rsidR="00F906CD">
        <w:rPr>
          <w:noProof/>
        </w:rPr>
        <w:t>(Koch, 2018; Pasquato, 2015; Ruiz Pérez, 2016; Wambura, 2018)</w:t>
      </w:r>
      <w:r w:rsidR="003B2067">
        <w:fldChar w:fldCharType="end"/>
      </w:r>
      <w:r w:rsidR="003B2067">
        <w:t>.</w:t>
      </w:r>
    </w:p>
    <w:p w:rsidR="003B2067" w:rsidP="00BA6B56" w:rsidRDefault="00D33159" w14:paraId="58DB0179" w14:textId="3FBD2529">
      <w:pPr>
        <w:pStyle w:val="IAHRtext"/>
      </w:pPr>
      <w:r>
        <w:t>Since r</w:t>
      </w:r>
      <w:r w:rsidR="00B37F9C">
        <w:t>emotely sensed</w:t>
      </w:r>
      <w:r w:rsidR="003B2067">
        <w:t xml:space="preserve"> data can only supply information about surface processes</w:t>
      </w:r>
      <w:r w:rsidR="00F906CD">
        <w:t xml:space="preserve">, there remains equifinality in the identification of subsurface processes, namely the distribution of discharge in surface runoff, interflow and groundwater flow. To </w:t>
      </w:r>
      <w:r w:rsidR="005911E9">
        <w:t>tackle t</w:t>
      </w:r>
      <w:r w:rsidR="00CF461A">
        <w:t>his</w:t>
      </w:r>
      <w:r w:rsidR="00F906CD">
        <w:t xml:space="preserve"> uncertainty without the need for further information, we developed a sequential calibration method based on hydrograph separation techniques </w:t>
      </w:r>
      <w:r>
        <w:fldChar w:fldCharType="begin" w:fldLock="1"/>
      </w:r>
      <w:r>
        <w:instrText>ADDIN CSL_CITATION {"citationItems":[{"id":"ITEM-1","itemData":{"abstract":"El presente trabajo estudia procedimientos para la calibración de modelos hidrológicos conceptuales que limiten su equifinalidad, evitando obtener modelos de cuenca que no correspondan con su funcionamiento real. La idea de partida es dividir la serie de caudal aforado en dos series, una de flujo rápido y otra de flujo lento, y aplicarlas en la calibración forzando al modelo a reproducir dicha partición del caudal. El análisis se hace sobre las cuencas del Sella y del Cares (Asturias), utilizando como variable de calibración inicialmente el hidrograma aforado y posteriormente un hidrograma sintético. Los resultados muestran que los métodos desagregados reducen la equifinalidad del modelo de manera que la calibración obtiene siempre modelos de funcionamiento adecuado. Esta reducción de la equifinalidad va acompañada de un mejor rendimiento en el escenario real, pero una ligera pérdida en el escenario sintético. Todo ello se consigue, además, con una reducción del esfuerzo computacional.","author":[{"dropping-particle":"","family":"Casado Rodríguez","given":"Jesús","non-dropping-particle":"","parse-names":false,"suffix":""},{"dropping-particle":"","family":"Jesus Peñil","given":"Manuel","non-dropping-particle":"Del","parse-names":false,"suffix":""}],"container-title":"Jornadas de Ingeniería del Agua","id":"ITEM-1","issued":{"date-parts":[["2019"]]},"page":"1-13","title":"Reducción de la equifinalidad de un modelo hidrológico conceptual","type":"paper-conference"},"uris":["http://www.mendeley.com/documents/?uuid=5a6cfad7-6ac0-4e01-8f3e-72fb99a58f76"]}],"mendeley":{"formattedCitation":"(Casado Rodríguez &amp; Del Jesus Peñil, 2019)","manualFormatting":"(Casado-Rodríguez, 2019)","plainTextFormattedCitation":"(Casado Rodríguez &amp; Del Jesus Peñil, 2019)","previouslyFormattedCitation":"(Casado Rodríguez &amp; Del Jesus Peñil, 2019)"},"properties":{"noteIndex":0},"schema":"https://github.com/citation-style-language/schema/raw/master/csl-citation.json"}</w:instrText>
      </w:r>
      <w:r>
        <w:fldChar w:fldCharType="separate"/>
      </w:r>
      <w:r w:rsidRPr="0659C130" w:rsidR="00F906CD">
        <w:rPr>
          <w:noProof/>
        </w:rPr>
        <w:t>(Casado</w:t>
      </w:r>
      <w:r w:rsidRPr="0659C130" w:rsidR="005A7BC9">
        <w:rPr>
          <w:noProof/>
        </w:rPr>
        <w:t>-</w:t>
      </w:r>
      <w:r w:rsidRPr="0659C130" w:rsidR="00F906CD">
        <w:rPr>
          <w:noProof/>
        </w:rPr>
        <w:t>Rodríguez, 2019)</w:t>
      </w:r>
      <w:r>
        <w:fldChar w:fldCharType="end"/>
      </w:r>
      <w:r w:rsidR="002707BF">
        <w:t>.</w:t>
      </w:r>
    </w:p>
    <w:p w:rsidR="00F906CD" w:rsidP="00BA6B56" w:rsidRDefault="00F906CD" w14:paraId="68A139A2" w14:textId="3F3F4F21">
      <w:pPr>
        <w:pStyle w:val="IAHRtext"/>
      </w:pPr>
      <w:r>
        <w:t xml:space="preserve">The objective </w:t>
      </w:r>
      <w:r w:rsidR="002707BF">
        <w:t>of this study is to combine the information of remotely sensed data and that obtain</w:t>
      </w:r>
      <w:r w:rsidR="001501A5">
        <w:t>ed</w:t>
      </w:r>
      <w:r w:rsidR="002707BF">
        <w:t xml:space="preserve"> from </w:t>
      </w:r>
      <w:r w:rsidR="001501A5">
        <w:t xml:space="preserve">hydrograph </w:t>
      </w:r>
      <w:r w:rsidR="002707BF">
        <w:t>disaggrega</w:t>
      </w:r>
      <w:r w:rsidR="001501A5">
        <w:t xml:space="preserve">tion in a sequential calibration process </w:t>
      </w:r>
      <w:r w:rsidR="002707BF">
        <w:t>in order to improve the identifiability of a hydrological model</w:t>
      </w:r>
      <w:r w:rsidR="001501A5">
        <w:t>.</w:t>
      </w:r>
    </w:p>
    <w:p w:rsidRPr="008D51BC" w:rsidR="00190620" w:rsidP="00190620" w:rsidRDefault="00190620" w14:paraId="2CCFF7F1" w14:textId="68E72AEA">
      <w:pPr>
        <w:pStyle w:val="IAHRheading1"/>
      </w:pPr>
      <w:r>
        <w:t>Methodology</w:t>
      </w:r>
    </w:p>
    <w:p w:rsidRPr="008D51BC" w:rsidR="00BA6B56" w:rsidP="00BA6B56" w:rsidRDefault="00190620" w14:paraId="276CFD35" w14:textId="6B1D822B">
      <w:pPr>
        <w:pStyle w:val="IAHR-heading2"/>
      </w:pPr>
      <w:r>
        <w:t>Study area and data</w:t>
      </w:r>
    </w:p>
    <w:p w:rsidR="00360073" w:rsidP="00DC554A" w:rsidRDefault="00A40DB5" w14:paraId="77693DC6" w14:textId="4FDFB805">
      <w:pPr>
        <w:pStyle w:val="IAHRtext"/>
      </w:pPr>
      <w:r w:rsidRPr="00A40DB5">
        <w:t>The study area are two mesoscale basins</w:t>
      </w:r>
      <w:r w:rsidR="00EA2307">
        <w:t xml:space="preserve"> </w:t>
      </w:r>
      <w:r w:rsidRPr="00A40DB5">
        <w:t>in the Picos de Europa National Park (Northern Spain): the upper Sella and the Cares river basin</w:t>
      </w:r>
      <w:r w:rsidR="0073533F">
        <w:t>s</w:t>
      </w:r>
      <w:r w:rsidRPr="00A40DB5">
        <w:t>. Both are middle-high mountain catchments with a large elevation range</w:t>
      </w:r>
      <w:r w:rsidR="00D2645D">
        <w:t xml:space="preserve"> (</w:t>
      </w:r>
      <w:r w:rsidRPr="00A40DB5">
        <w:t>above 2500 m</w:t>
      </w:r>
      <w:r w:rsidR="00D2645D">
        <w:t>) and limited</w:t>
      </w:r>
      <w:r w:rsidRPr="00A40DB5">
        <w:t xml:space="preserve"> </w:t>
      </w:r>
      <w:r w:rsidR="00D2645D">
        <w:t>a</w:t>
      </w:r>
      <w:r w:rsidRPr="00A40DB5">
        <w:t>nthropogenic intervention</w:t>
      </w:r>
      <w:r w:rsidR="00D2645D">
        <w:t>.</w:t>
      </w:r>
      <w:r>
        <w:t xml:space="preserve"> </w:t>
      </w:r>
    </w:p>
    <w:p w:rsidR="00A40DB5" w:rsidP="00DC554A" w:rsidRDefault="00A40DB5" w14:paraId="1E1273B8" w14:textId="59FDBC61">
      <w:pPr>
        <w:pStyle w:val="IAHRtext"/>
      </w:pPr>
      <w:r>
        <w:t xml:space="preserve">Input data are climatological records </w:t>
      </w:r>
      <w:r w:rsidR="00BE172E">
        <w:t>from</w:t>
      </w:r>
      <w:r>
        <w:t xml:space="preserve"> meteorological stations, topography, and maps of soil properties and land cover. To calibrate the model, apart from the </w:t>
      </w:r>
      <w:r w:rsidR="00C7593E">
        <w:t>common</w:t>
      </w:r>
      <w:r>
        <w:t xml:space="preserve"> use of discharge observations in gauging stations, we generate series of </w:t>
      </w:r>
      <w:r w:rsidR="00FD643B">
        <w:t>maps of snow cover and evapotranspiration derived from MODIS satellite images.</w:t>
      </w:r>
    </w:p>
    <w:p w:rsidR="00B37F9C" w:rsidP="00B37F9C" w:rsidRDefault="00B37F9C" w14:paraId="268EF154" w14:textId="3D2ECF32">
      <w:pPr>
        <w:pStyle w:val="IAHR-heading2"/>
      </w:pPr>
      <w:r>
        <w:t>Hydrological model</w:t>
      </w:r>
    </w:p>
    <w:p w:rsidR="00361943" w:rsidP="00361943" w:rsidRDefault="00B37F9C" w14:paraId="6389C1CA" w14:textId="0AC1377C">
      <w:pPr>
        <w:pStyle w:val="IAHRtext"/>
      </w:pPr>
      <w:r w:rsidRPr="00B37F9C">
        <w:lastRenderedPageBreak/>
        <w:t xml:space="preserve">The hydrological model we use in this study </w:t>
      </w:r>
      <w:r w:rsidR="009E5A12">
        <w:t xml:space="preserve">is </w:t>
      </w:r>
      <w:r w:rsidRPr="00B37F9C">
        <w:t xml:space="preserve">TETIS </w:t>
      </w:r>
      <w:r>
        <w:fldChar w:fldCharType="begin" w:fldLock="1"/>
      </w:r>
      <w:r>
        <w:instrText>ADDIN CSL_CITATION {"citationItems":[{"id":"ITEM-1","itemData":{"abstract":"Natural phenomena have always captivated and surprised human beings, both for their exuberance, complexity and beauty, as for their magnitude, frequency and hazard. The hydrological cycle is one of these phenomena. In many cases, it is necessary to know its state variables for decision-making in several areas of human activity, such as water resources planning and protection against river floods. Hydrological modelling has traditionally been the tool used for this purpose. Hence, the reliable estimation of the state variables involved could depend on the selected model conceptual characteristics. This document presents a hydrological conceptual distributed model which is intended as a tool both for continuous simulation and for flood event simulation. A detailed description of the TETIS program operation and the required files to run the simulations is shown in the corresponding ‘User Manual’. This document presents in a general way the distributed model framework that has been developed within the TETIS program, emphasizing in the conceptual structure of each component modules which form a suitable tool for the complete hydrological simulation. A brief description of the current state of hydrological modelling is also provided. The main components of the TETIS model are described in chapter 3. The information, the parameters and the correction factors of the model are presented in chapter 4 and the optimization algorithm used in the automatic calibration is described in chapter 5.","author":[{"dropping-particle":"","family":"GIMHA","given":"","non-dropping-particle":"","parse-names":false,"suffix":""}],"id":"ITEM-1","issued":{"date-parts":[["2018"]]},"number-of-pages":"90","publisher-place":"Valencia","title":"Description of the Distributed Conceptual Hydrological Model Tetis V.9.0.1","type":"report"},"uris":["http://www.mendeley.com/documents/?uuid=1da6623c-1c9e-4127-99e7-199f90798d7b"]}],"mendeley":{"formattedCitation":"(GIMHA, 2018)","plainTextFormattedCitation":"(GIMHA, 2018)"},"properties":{"noteIndex":0},"schema":"https://github.com/citation-style-language/schema/raw/master/csl-citation.json"}</w:instrText>
      </w:r>
      <w:r>
        <w:fldChar w:fldCharType="separate"/>
      </w:r>
      <w:r w:rsidRPr="00B37F9C">
        <w:rPr>
          <w:noProof/>
        </w:rPr>
        <w:t>(GIMHA, 2018)</w:t>
      </w:r>
      <w:r>
        <w:fldChar w:fldCharType="end"/>
      </w:r>
      <w:r w:rsidRPr="00B37F9C">
        <w:t>, a conceptual distributed model. TETIS conceptualizes the water cycle as a series of s</w:t>
      </w:r>
      <w:r w:rsidR="00361943">
        <w:t>even</w:t>
      </w:r>
      <w:r w:rsidRPr="00B37F9C">
        <w:t xml:space="preserve"> </w:t>
      </w:r>
      <w:r w:rsidR="00361943">
        <w:t>tanks</w:t>
      </w:r>
      <w:r w:rsidRPr="00B37F9C">
        <w:t xml:space="preserve"> representing each of the storages in the water cycle: interception, snowpack, </w:t>
      </w:r>
      <w:r w:rsidR="00D303F7">
        <w:t>four soil layers (</w:t>
      </w:r>
      <w:r w:rsidRPr="00B37F9C">
        <w:t>static, surface, gravitational, aquifer</w:t>
      </w:r>
      <w:r w:rsidR="00D303F7">
        <w:t>)</w:t>
      </w:r>
      <w:r w:rsidRPr="00B37F9C">
        <w:t xml:space="preserve"> and streams. </w:t>
      </w:r>
    </w:p>
    <w:p w:rsidR="00190620" w:rsidP="00361943" w:rsidRDefault="00190620" w14:paraId="6E98416B" w14:textId="372D6508">
      <w:pPr>
        <w:pStyle w:val="IAHR-heading2"/>
      </w:pPr>
      <w:r>
        <w:t xml:space="preserve">Calibration </w:t>
      </w:r>
      <w:r w:rsidR="00D61400">
        <w:t>method</w:t>
      </w:r>
    </w:p>
    <w:p w:rsidR="00AA012B" w:rsidP="00FD643B" w:rsidRDefault="00D303F7" w14:paraId="0E904E75" w14:textId="161AC059">
      <w:pPr>
        <w:pStyle w:val="IAHRtext"/>
      </w:pPr>
      <w:r>
        <w:t>We perform</w:t>
      </w:r>
      <w:r w:rsidR="00FD643B">
        <w:t xml:space="preserve"> calibration in a </w:t>
      </w:r>
      <w:r w:rsidR="000B112E">
        <w:t>sequence</w:t>
      </w:r>
      <w:r w:rsidR="00FD643B">
        <w:t xml:space="preserve"> from the </w:t>
      </w:r>
      <w:r w:rsidR="00E30612">
        <w:t>su</w:t>
      </w:r>
      <w:r w:rsidR="00BD48CE">
        <w:t xml:space="preserve">rface to </w:t>
      </w:r>
      <w:r w:rsidR="00837E64">
        <w:t xml:space="preserve">soil surface to </w:t>
      </w:r>
      <w:r w:rsidR="00E30612">
        <w:t xml:space="preserve">the </w:t>
      </w:r>
      <w:r w:rsidR="00E01332">
        <w:t>deepest underground processes</w:t>
      </w:r>
      <w:r w:rsidR="00FD643B">
        <w:t xml:space="preserve">. We </w:t>
      </w:r>
      <w:r w:rsidR="001E1FA8">
        <w:t xml:space="preserve">start by </w:t>
      </w:r>
      <w:r w:rsidR="00FD643B">
        <w:t>calibrat</w:t>
      </w:r>
      <w:r w:rsidR="001E1FA8">
        <w:t>ing</w:t>
      </w:r>
      <w:r w:rsidR="00FD643B">
        <w:t xml:space="preserve"> </w:t>
      </w:r>
      <w:r w:rsidR="00897FFB">
        <w:t>spatial surface processes</w:t>
      </w:r>
      <w:r w:rsidR="000B339F">
        <w:t>: f</w:t>
      </w:r>
      <w:r w:rsidR="005D485D">
        <w:t xml:space="preserve">irst </w:t>
      </w:r>
      <w:r w:rsidR="00897FFB">
        <w:t xml:space="preserve">snow </w:t>
      </w:r>
      <w:r w:rsidR="00461527">
        <w:t>accumulation and ablation, and</w:t>
      </w:r>
      <w:r w:rsidR="005D485D">
        <w:t xml:space="preserve"> then</w:t>
      </w:r>
      <w:r w:rsidR="008D11BA">
        <w:t xml:space="preserve"> evapotrans</w:t>
      </w:r>
      <w:r w:rsidR="005D485D">
        <w:t xml:space="preserve">piration. </w:t>
      </w:r>
      <w:r w:rsidR="00E63A30">
        <w:t>T</w:t>
      </w:r>
      <w:r w:rsidR="005D485D">
        <w:t xml:space="preserve">he target variables are the </w:t>
      </w:r>
      <w:r w:rsidR="00E63A30">
        <w:t xml:space="preserve">respective </w:t>
      </w:r>
      <w:r w:rsidR="005D485D">
        <w:t>maps derived from</w:t>
      </w:r>
      <w:r w:rsidR="00F35D0D">
        <w:t xml:space="preserve"> MODIS</w:t>
      </w:r>
      <w:r w:rsidR="00DB1ACF">
        <w:t>, and</w:t>
      </w:r>
      <w:r w:rsidR="003A73CA">
        <w:t xml:space="preserve"> t</w:t>
      </w:r>
      <w:r w:rsidR="00AA012B">
        <w:t xml:space="preserve">he objective criteria is the SPAEF </w:t>
      </w:r>
      <w:r w:rsidR="00AA012B">
        <w:fldChar w:fldCharType="begin" w:fldLock="1"/>
      </w:r>
      <w:r w:rsidR="00C4160D">
        <w:instrText>ADDIN CSL_CITATION {"citationItems":[{"id":"ITEM-1","itemData":{"DOI":"10.5194/gmd-11-1873-2018","ISSN":"19919603","abstract":"The process of model evaluation is not only an integral part of model\ndevelopment and calibration but also of paramount importance when\ncommunicating modelling results to the scientific community and\nstakeholders. The modelling community has a large and well-tested\ntoolbox of metrics to evaluate temporal model performance. In contrast,\nspatial performance evaluation does not correspond to the grand\navailability of spatial observations readily available and to the\nsophisticate model codes simulating the spatial variability of complex\nhydrological processes. This study makes a contribution towards\nadvancing spatial-pattern-oriented model calibration by rigorously\ntesting a multiple-component performance metric. The promoted SPAtial\nEFficiency (SPAEF) metric reflects three equally weighted components:\ncorrelation, coefficient of variation and histogram overlap. This\nmultiple-component approach is found to be advantageous in order to\nachieve the complex task of comparing spatial patterns. SPAEF, its three\ncomponents individually and two alternative spatial performance metrics,\ni.e. connectivity analysis and fractions skill score, are applied in a\nspatial-pattern-oriented model calibration of a catchment model in\nDenmark. Results suggest the importance of multiple-component metrics\nbecause stand-alone metrics tend to fail to provide holistic pattern\ninformation. The three SPAEF components are found to be independent,\nwhich allows them to complement each other in a meaningful way. In order\nto optimally exploit spatial observations made available by remote\nsensing platforms, this study suggests applying bias insensitive metrics\nwhich further allow for a comparison of variables which are related but\nmay differ in unit. This study applies SPAEF in the hydrological context\nusing the mesoscale Hydrologic Model (mHM; version 5.8), but we see\ngreat potential across disciplines related to spatially distributed\nearth system modelling.","author":[{"dropping-particle":"","family":"Koch","given":"Julian","non-dropping-particle":"","parse-names":false,"suffix":""},{"dropping-particle":"","family":"Demirel","given":"Mehmet Cüneyd","non-dropping-particle":"","parse-names":false,"suffix":""},{"dropping-particle":"","family":"Stisen","given":"Simon","non-dropping-particle":"","parse-names":false,"suffix":""}],"container-title":"Geoscientific Model Development","id":"ITEM-1","issue":"5","issued":{"date-parts":[["2018"]]},"note":"Objetivo:\nCrear una nueva métrica multicomponente capaz de comparar el patrón espacial de una variable simulada por un modelo hidrológico distribuido con las observaciones por sensores remotos. \n\nMetodología:\nSe desarrolla el criterio SPAEF (spatial efficiency), una métrica inspirada en el coeficiente de eficiencia de Kling y Gupta (KGE). SPAEF está basada en tres componentes de igual peso: la correlación, el cociente de los coeficientes de variación y el z-score de solape de los histogramas. Al igual que KGE, SPAEF es la distancia euclidea de estos tres componentes a su valor óptimo.\n\nSPAEF se compara contra otros cinco criterios de optimización: los tres criterios incluidos en SPAEF independientemente, la conectividad y &amp;quot;fractions skill score&amp;quot;.\n\nComo modelo hidrológico se usa el mHM (Mesoscale Hydrological Model). El estudio se centra en la cuenca del río Skjern. Inicialmente se hizo un análisis de sensibilidad del que se extrajeron los 17 parámetros más sensibles. La calibración se hizo utilizando PEST y SCE-UA. En la calibración se tiene en cuenta tanto la representatividad temporal, KGE de los hidrogramas observados en dos puntos, como la espacial (SPAEF, FSS...); a este último se le da 5 veces más peso.\n\nTeorías e hipótesis:\nLos modelos hidrológicos distribuidos deben de ser calibrados no sólo temporalmente, sino también espacialmente. Para ello es necesario generar una métrica capaz de evaluar la corrección en los patrones espaciales simulados.\n\nResultados:\n- Las diferencias en los patrones de las seis calibraciones son importantes, encontrándose cierta similitud entre las tres métricas con restricciones locales: SPAEF, correlación y FSS.\n- El juicio de experto identifica a SPAEF como el mejor criterio de los 6.\n- A pesar de las importantes diferencias en los patrones espaciales, todas las calibraciones obtienen un hidrograma casi idéntico.\n\nLimitaciones:\nLas variables espaciales simuladas y observadas deben tener una relación lineal puesto que así lo asume la correlación (uno de los tres componentes de SPAEF). En caso contrario, deberá transformarse una de las variables para que se cumpla la linearidad.\nLa insensibilidad al sesgo de SPAEF elimina los problemas que pudiera conllevar la incertidumbre de las observaciones. Sin embargo, esto podría ser un problema en modelos sin sesgo.\n\nPreguntas sin respuesta:\n\nFutura investigación:\n","page":"1873-1886","title":"The SPAtial EFficiency metric (SPAEF): Multiple-component evaluation of spatial patterns for optimization of hydrological models","type":"article-journal","volume":"11"},"uris":["http://www.mendeley.com/documents/?uuid=c8d54320-258e-4e8f-9383-d115ec594caa"]}],"mendeley":{"formattedCitation":"(Koch et al., 2018)","plainTextFormattedCitation":"(Koch et al., 2018)","previouslyFormattedCitation":"(Koch et al., 2018)"},"properties":{"noteIndex":0},"schema":"https://github.com/citation-style-language/schema/raw/master/csl-citation.json"}</w:instrText>
      </w:r>
      <w:r w:rsidR="00AA012B">
        <w:fldChar w:fldCharType="separate"/>
      </w:r>
      <w:r w:rsidRPr="00AA012B" w:rsidR="00AA012B">
        <w:rPr>
          <w:noProof/>
        </w:rPr>
        <w:t>(Koch, 2018)</w:t>
      </w:r>
      <w:r w:rsidR="00AA012B">
        <w:fldChar w:fldCharType="end"/>
      </w:r>
      <w:r w:rsidR="00AA012B">
        <w:t xml:space="preserve">, a spatial efficiency metric that resembles the logic behind the KGE (Kling-Gupta efficiency) </w:t>
      </w:r>
      <w:r w:rsidR="00FF0B7B">
        <w:t xml:space="preserve">commonly </w:t>
      </w:r>
      <w:r w:rsidR="00AA012B">
        <w:t xml:space="preserve">used for time series. As a result of these two phases, we </w:t>
      </w:r>
      <w:r w:rsidR="006220D5">
        <w:t>fit</w:t>
      </w:r>
      <w:r w:rsidR="00AA012B">
        <w:t xml:space="preserve"> </w:t>
      </w:r>
      <w:r w:rsidR="009E5A12">
        <w:t xml:space="preserve">the parameters </w:t>
      </w:r>
      <w:r w:rsidR="0096763A">
        <w:t>for</w:t>
      </w:r>
      <w:r w:rsidR="009E5A12">
        <w:t xml:space="preserve"> </w:t>
      </w:r>
      <w:r w:rsidR="004D702A">
        <w:t xml:space="preserve">the </w:t>
      </w:r>
      <w:r w:rsidR="00334A5F">
        <w:t xml:space="preserve">interception, snowpack and static tanks, </w:t>
      </w:r>
      <w:r w:rsidR="008D6F31">
        <w:t xml:space="preserve">and </w:t>
      </w:r>
      <w:r w:rsidR="00C555F2">
        <w:t xml:space="preserve">indirectly </w:t>
      </w:r>
      <w:r w:rsidR="0042630A">
        <w:t>minimize</w:t>
      </w:r>
      <w:r w:rsidR="00C555F2">
        <w:t xml:space="preserve"> the model bias.</w:t>
      </w:r>
    </w:p>
    <w:p w:rsidR="00AA012B" w:rsidP="00FD643B" w:rsidRDefault="00AA012B" w14:paraId="097C5C92" w14:textId="3DAC49E4">
      <w:pPr>
        <w:pStyle w:val="IAHRtext"/>
      </w:pPr>
      <w:r>
        <w:t xml:space="preserve">The calibration of the remaining </w:t>
      </w:r>
      <w:r w:rsidR="00034C92">
        <w:t>four</w:t>
      </w:r>
      <w:r>
        <w:t xml:space="preserve"> tanks, those related to discharge production, </w:t>
      </w:r>
      <w:r w:rsidR="00160C94">
        <w:t>targets the disag</w:t>
      </w:r>
      <w:r w:rsidR="007A6226">
        <w:t>g</w:t>
      </w:r>
      <w:r w:rsidR="00160C94">
        <w:t xml:space="preserve">regated </w:t>
      </w:r>
      <w:r w:rsidR="007A6226">
        <w:t>discharge</w:t>
      </w:r>
      <w:r w:rsidR="00C4160D">
        <w:t xml:space="preserve"> series. </w:t>
      </w:r>
      <w:r w:rsidR="0074651A">
        <w:t>W</w:t>
      </w:r>
      <w:r w:rsidR="00C4160D">
        <w:t>e assume that quick flow is the sum of surface runoff and interflow, so that we calibrate both the s</w:t>
      </w:r>
      <w:r w:rsidR="00E60A66">
        <w:t>urface</w:t>
      </w:r>
      <w:r w:rsidR="00C4160D">
        <w:t xml:space="preserve"> and gravitational tank</w:t>
      </w:r>
      <w:r w:rsidR="00A0346D">
        <w:t>s</w:t>
      </w:r>
      <w:r w:rsidR="00C4160D">
        <w:t xml:space="preserve"> against </w:t>
      </w:r>
      <w:r w:rsidR="009E5A12">
        <w:t>it</w:t>
      </w:r>
      <w:r w:rsidR="00B95A7D">
        <w:t>;</w:t>
      </w:r>
      <w:r w:rsidR="00C4160D">
        <w:t xml:space="preserve"> </w:t>
      </w:r>
      <w:r w:rsidR="00B97F47">
        <w:t>whereas</w:t>
      </w:r>
      <w:r w:rsidR="00C4160D">
        <w:t xml:space="preserve"> slow flow corresponds to groundwater flow, so we use it to calibrate the aquifer. Eventually, </w:t>
      </w:r>
      <w:r w:rsidR="005A3A64">
        <w:t xml:space="preserve">we use </w:t>
      </w:r>
      <w:r w:rsidR="008F63A7">
        <w:t>total</w:t>
      </w:r>
      <w:r w:rsidR="005A3A64">
        <w:t xml:space="preserve"> discharge </w:t>
      </w:r>
      <w:r w:rsidR="00C4160D">
        <w:t xml:space="preserve">to calibrate the </w:t>
      </w:r>
      <w:r w:rsidR="00CA4527">
        <w:t>flow</w:t>
      </w:r>
      <w:r w:rsidR="00C4160D">
        <w:t xml:space="preserve"> routing</w:t>
      </w:r>
      <w:r w:rsidR="00CA4527">
        <w:t xml:space="preserve"> a</w:t>
      </w:r>
      <w:r w:rsidR="005A3A64">
        <w:t>long</w:t>
      </w:r>
      <w:r w:rsidR="00CA4527">
        <w:t xml:space="preserve"> </w:t>
      </w:r>
      <w:r w:rsidR="00E60C0F">
        <w:t>streams</w:t>
      </w:r>
      <w:r w:rsidR="00C4160D">
        <w:t>. The objective criteria used to calibrate discharge is the NSE (Nash-Sutcliffe efficiency).</w:t>
      </w:r>
    </w:p>
    <w:p w:rsidR="001120FA" w:rsidP="00FD643B" w:rsidRDefault="00A0346D" w14:paraId="5B1BFECC" w14:textId="2F28A973">
      <w:pPr>
        <w:pStyle w:val="IAHRtext"/>
      </w:pPr>
      <w:r>
        <w:t xml:space="preserve">As a benchmark method, we calibrate the same </w:t>
      </w:r>
      <w:r w:rsidR="00570637">
        <w:t>catchments</w:t>
      </w:r>
      <w:r>
        <w:t xml:space="preserve"> using only </w:t>
      </w:r>
      <w:r w:rsidR="005630B0">
        <w:t>total</w:t>
      </w:r>
      <w:r>
        <w:t xml:space="preserve"> discharge.</w:t>
      </w:r>
      <w:r w:rsidR="001120FA">
        <w:t xml:space="preserve"> First, we fi</w:t>
      </w:r>
      <w:r w:rsidR="007A40F3">
        <w:t>t snow and evapotranspiration to minimize bias</w:t>
      </w:r>
      <w:r w:rsidR="00547E51">
        <w:t>, and second, we</w:t>
      </w:r>
      <w:r w:rsidR="00AA5436">
        <w:t xml:space="preserve"> fit the discharge-producing tanks </w:t>
      </w:r>
      <w:r w:rsidR="00C7209E">
        <w:t>to maximize NSE.</w:t>
      </w:r>
    </w:p>
    <w:p w:rsidR="00D61400" w:rsidP="00D61400" w:rsidRDefault="00D61400" w14:paraId="7D46A6C7" w14:textId="296356F4">
      <w:pPr>
        <w:pStyle w:val="IAHRheading1"/>
      </w:pPr>
      <w:r>
        <w:t>Results</w:t>
      </w:r>
    </w:p>
    <w:p w:rsidR="00B62293" w:rsidP="00C4160D" w:rsidRDefault="00B62293" w14:paraId="630B9BD1" w14:textId="15A1DD6C">
      <w:pPr>
        <w:pStyle w:val="IAHRtext"/>
      </w:pPr>
      <w:r>
        <w:rPr>
          <w:noProof/>
          <w:lang w:val="es-ES" w:eastAsia="es-ES"/>
        </w:rPr>
        <mc:AlternateContent>
          <mc:Choice Requires="wpg">
            <w:drawing>
              <wp:anchor distT="0" distB="0" distL="114300" distR="114300" simplePos="0" relativeHeight="251657216" behindDoc="1" locked="0" layoutInCell="1" allowOverlap="1" wp14:anchorId="276F01DC" wp14:editId="0EDEF7E5">
                <wp:simplePos x="0" y="0"/>
                <wp:positionH relativeFrom="column">
                  <wp:posOffset>3810</wp:posOffset>
                </wp:positionH>
                <wp:positionV relativeFrom="paragraph">
                  <wp:posOffset>923290</wp:posOffset>
                </wp:positionV>
                <wp:extent cx="6092825" cy="1696085"/>
                <wp:effectExtent l="0" t="0" r="3175" b="0"/>
                <wp:wrapTopAndBottom/>
                <wp:docPr id="11" name="Grupo 11"/>
                <wp:cNvGraphicFramePr/>
                <a:graphic xmlns:a="http://schemas.openxmlformats.org/drawingml/2006/main">
                  <a:graphicData uri="http://schemas.microsoft.com/office/word/2010/wordprocessingGroup">
                    <wpg:wgp>
                      <wpg:cNvGrpSpPr/>
                      <wpg:grpSpPr>
                        <a:xfrm>
                          <a:off x="0" y="0"/>
                          <a:ext cx="6092825" cy="1696085"/>
                          <a:chOff x="-142468" y="41656"/>
                          <a:chExt cx="6094670" cy="1702728"/>
                        </a:xfrm>
                      </wpg:grpSpPr>
                      <pic:pic xmlns:pic="http://schemas.openxmlformats.org/drawingml/2006/picture">
                        <pic:nvPicPr>
                          <pic:cNvPr id="3" name="Imagen 3"/>
                          <pic:cNvPicPr>
                            <a:picLocks noChangeAspect="1"/>
                          </pic:cNvPicPr>
                        </pic:nvPicPr>
                        <pic:blipFill rotWithShape="1">
                          <a:blip r:embed="rId9" cstate="print">
                            <a:extLst>
                              <a:ext uri="{28A0092B-C50C-407E-A947-70E740481C1C}">
                                <a14:useLocalDpi xmlns:a14="http://schemas.microsoft.com/office/drawing/2010/main" val="0"/>
                              </a:ext>
                            </a:extLst>
                          </a:blip>
                          <a:srcRect t="2538" b="12953"/>
                          <a:stretch/>
                        </pic:blipFill>
                        <pic:spPr bwMode="auto">
                          <a:xfrm>
                            <a:off x="-142468" y="47607"/>
                            <a:ext cx="3060258" cy="1585428"/>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5" name="Imagen 5"/>
                          <pic:cNvPicPr>
                            <a:picLocks noChangeAspect="1"/>
                          </pic:cNvPicPr>
                        </pic:nvPicPr>
                        <pic:blipFill rotWithShape="1">
                          <a:blip r:embed="rId10" cstate="print">
                            <a:extLst>
                              <a:ext uri="{28A0092B-C50C-407E-A947-70E740481C1C}">
                                <a14:useLocalDpi xmlns:a14="http://schemas.microsoft.com/office/drawing/2010/main" val="0"/>
                              </a:ext>
                            </a:extLst>
                          </a:blip>
                          <a:srcRect t="2220" b="13350"/>
                          <a:stretch/>
                        </pic:blipFill>
                        <pic:spPr bwMode="auto">
                          <a:xfrm>
                            <a:off x="2891642" y="41656"/>
                            <a:ext cx="3060560" cy="1584119"/>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Imagen 4"/>
                          <pic:cNvPicPr>
                            <a:picLocks noChangeAspect="1"/>
                          </pic:cNvPicPr>
                        </pic:nvPicPr>
                        <pic:blipFill rotWithShape="1">
                          <a:blip r:embed="rId11" cstate="print">
                            <a:extLst>
                              <a:ext uri="{28A0092B-C50C-407E-A947-70E740481C1C}">
                                <a14:useLocalDpi xmlns:a14="http://schemas.microsoft.com/office/drawing/2010/main" val="0"/>
                              </a:ext>
                            </a:extLst>
                          </a:blip>
                          <a:srcRect t="87410" b="6827"/>
                          <a:stretch/>
                        </pic:blipFill>
                        <pic:spPr bwMode="auto">
                          <a:xfrm>
                            <a:off x="1318143" y="1636746"/>
                            <a:ext cx="3060927" cy="107638"/>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id="Grupo 11" style="position:absolute;margin-left:.3pt;margin-top:72.7pt;width:479.75pt;height:133.55pt;z-index:-251659264;mso-width-relative:margin;mso-height-relative:margin" coordsize="60946,17027" coordorigin="-1424,416" o:spid="_x0000_s1026" w14:anchorId="4B1A47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magen 3" style="position:absolute;left:-1424;top:476;width:30601;height:15854;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">
                  <v:imagedata croptop="1663f" cropbottom="8489f" o:title="" r:id="rId12"/>
                  <v:path arrowok="t"/>
                </v:shape>
                <v:shape id="Imagen 5" style="position:absolute;left:28916;top:416;width:30606;height:15841;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">
                  <v:imagedata croptop="1455f" cropbottom="8749f" o:title="" r:id="rId13"/>
                  <v:path arrowok="t"/>
                </v:shape>
                <v:shape id="Imagen 4" style="position:absolute;left:13181;top:16367;width:30609;height:1076;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">
                  <v:imagedata croptop="57285f" cropbottom="4474f" o:title="" r:id="rId14"/>
                  <v:path arrowok="t"/>
                </v:shape>
                <w10:wrap type="topAndBottom"/>
              </v:group>
            </w:pict>
          </mc:Fallback>
        </mc:AlternateContent>
      </w:r>
      <w:r w:rsidR="00A0346D">
        <w:t xml:space="preserve">Preliminary results </w:t>
      </w:r>
      <w:r w:rsidR="00DE1990">
        <w:t xml:space="preserve">(shown in </w:t>
      </w:r>
      <w:r w:rsidR="00E9748F">
        <w:t>Fig.1</w:t>
      </w:r>
      <w:r w:rsidR="00DE1990">
        <w:t>)</w:t>
      </w:r>
      <w:r w:rsidR="00E9748F">
        <w:t xml:space="preserve"> </w:t>
      </w:r>
      <w:r w:rsidR="00DE1990">
        <w:t>prove</w:t>
      </w:r>
      <w:r w:rsidR="00A0346D">
        <w:t xml:space="preserve"> that a sequential calibration process </w:t>
      </w:r>
      <w:r w:rsidR="009E5A12">
        <w:t>improves model representativ</w:t>
      </w:r>
      <w:r w:rsidR="002C7B24">
        <w:t>eness</w:t>
      </w:r>
      <w:r w:rsidR="009E5A12">
        <w:t xml:space="preserve">, as </w:t>
      </w:r>
      <w:r w:rsidR="005A3A64">
        <w:t xml:space="preserve">it discards </w:t>
      </w:r>
      <w:r w:rsidR="007F3C2A">
        <w:t>parameterizations</w:t>
      </w:r>
      <w:r w:rsidR="009E5A12">
        <w:t xml:space="preserve"> of high performance but incorrect behavior.</w:t>
      </w:r>
      <w:r w:rsidR="00E4125A">
        <w:t xml:space="preserve"> In addition, </w:t>
      </w:r>
      <w:r w:rsidR="005A3A64">
        <w:t xml:space="preserve">it improves </w:t>
      </w:r>
      <w:r w:rsidR="00E4125A">
        <w:t xml:space="preserve">model performance both in terms of disaggregated and total discharge. However, the problem of parameter identifiability, though constrained, </w:t>
      </w:r>
      <w:r w:rsidR="005A3A64">
        <w:t>does</w:t>
      </w:r>
      <w:r w:rsidR="00E4125A">
        <w:t xml:space="preserve"> not </w:t>
      </w:r>
      <w:r w:rsidR="005A3A64">
        <w:t>subside</w:t>
      </w:r>
      <w:r w:rsidR="00E4125A">
        <w:t>, since we obtain rather different parameter values for two basins with similar climate and topography.</w:t>
      </w:r>
    </w:p>
    <w:p w:rsidRPr="00360073" w:rsidR="00DB7D31" w:rsidP="00CF6429" w:rsidRDefault="00DB7D31" w14:paraId="14BE1A27" w14:textId="77EC803B">
      <w:pPr>
        <w:pStyle w:val="IAHRfigurecaptio"/>
      </w:pPr>
      <w:r w:rsidRPr="000A597B">
        <w:rPr>
          <w:b/>
        </w:rPr>
        <w:t>Fig. 1.</w:t>
      </w:r>
      <w:r w:rsidRPr="000A597B">
        <w:t xml:space="preserve"> </w:t>
      </w:r>
      <w:r w:rsidR="0065288A">
        <w:t xml:space="preserve">Scatter plots of daily total, quick and slow discharge for both study catchments. </w:t>
      </w:r>
      <w:r w:rsidRPr="00E13C92" w:rsidR="0065288A">
        <w:rPr>
          <w:i/>
          <w:iCs/>
        </w:rPr>
        <w:t>Met0</w:t>
      </w:r>
      <w:r w:rsidR="0065288A">
        <w:t xml:space="preserve"> </w:t>
      </w:r>
      <w:r w:rsidR="000054C8">
        <w:t>stands for</w:t>
      </w:r>
      <w:r w:rsidR="0065288A">
        <w:t xml:space="preserve"> the </w:t>
      </w:r>
      <w:r w:rsidR="00E13C92">
        <w:t xml:space="preserve">benchmark calibration method and </w:t>
      </w:r>
      <w:r w:rsidRPr="00E13C92" w:rsidR="00E13C92">
        <w:rPr>
          <w:i/>
          <w:iCs/>
        </w:rPr>
        <w:t>met2</w:t>
      </w:r>
      <w:r w:rsidR="00E13C92">
        <w:t xml:space="preserve"> </w:t>
      </w:r>
      <w:r w:rsidR="000054C8">
        <w:t xml:space="preserve">for </w:t>
      </w:r>
      <w:r w:rsidR="00E13C92">
        <w:t>th</w:t>
      </w:r>
      <w:r w:rsidR="000054C8">
        <w:t>e method</w:t>
      </w:r>
      <w:r w:rsidR="00E13C92">
        <w:t xml:space="preserve"> presented in this study.</w:t>
      </w:r>
    </w:p>
    <w:p w:rsidRPr="00FE726C" w:rsidR="0041327C" w:rsidP="00FD2759" w:rsidRDefault="0041327C" w14:paraId="36FBFE25" w14:textId="599574E0">
      <w:pPr>
        <w:pStyle w:val="IAHRackntitle"/>
      </w:pPr>
      <w:r w:rsidRPr="00FD2759">
        <w:t>Acknowledg</w:t>
      </w:r>
      <w:r w:rsidRPr="00FD2759" w:rsidR="00245C91">
        <w:t>e</w:t>
      </w:r>
      <w:r w:rsidRPr="00FD2759" w:rsidR="00360073">
        <w:t>ments</w:t>
      </w:r>
      <w:r w:rsidR="00360073">
        <w:t xml:space="preserve"> </w:t>
      </w:r>
    </w:p>
    <w:p w:rsidRPr="0041327C" w:rsidR="0041327C" w:rsidP="00245C91" w:rsidRDefault="00D61400" w14:paraId="7C51B4B8" w14:textId="02AF1A73">
      <w:pPr>
        <w:pStyle w:val="IAHRackntext"/>
      </w:pPr>
      <w:bookmarkStart w:name="_Hlk29900715" w:id="0"/>
      <w:r>
        <w:t>The authors would like to acknowledge the National Research Agency</w:t>
      </w:r>
      <w:r>
        <w:rPr>
          <w:i/>
          <w:iCs/>
        </w:rPr>
        <w:t xml:space="preserve"> </w:t>
      </w:r>
      <w:r>
        <w:t>from the Spanish Ministry of Economy, Industry and Competitiveness, and the European Regional Development Fund (ERDF) for the funding provided through the grant BIA2016-78397-P (AEI/FEDER, UE). The first author also holds a scholarship FPU 17/05352 granted by the Spanish Ministry of Education and Vocational Training.</w:t>
      </w:r>
    </w:p>
    <w:bookmarkEnd w:id="0"/>
    <w:p w:rsidR="001E748E" w:rsidP="005A7BC9" w:rsidRDefault="0041327C" w14:paraId="7DF4A335" w14:textId="11C1088A">
      <w:pPr>
        <w:pStyle w:val="IAHRreferencestitle"/>
      </w:pPr>
      <w:r w:rsidRPr="00245C91">
        <w:t>References</w:t>
      </w:r>
      <w:r w:rsidR="00360073">
        <w:t xml:space="preserve"> </w:t>
      </w:r>
    </w:p>
    <w:p w:rsidR="00EB170F" w:rsidP="00EB170F" w:rsidRDefault="00EB170F" w14:paraId="789968A4" w14:textId="60AF7953">
      <w:pPr>
        <w:pStyle w:val="IAHRreferences"/>
      </w:pPr>
      <w:r>
        <w:t>Beven K, Binley A (1992) The Future of Distributed model: Calibration and Uncertainty Prediction</w:t>
      </w:r>
      <w:r w:rsidR="005A7BC9">
        <w:t>,</w:t>
      </w:r>
      <w:r>
        <w:t xml:space="preserve"> Hydrological Processes, 6, 279–298.</w:t>
      </w:r>
    </w:p>
    <w:p w:rsidR="00EB170F" w:rsidP="00EB170F" w:rsidRDefault="00EB170F" w14:paraId="30505DCE" w14:textId="595CCD59">
      <w:pPr>
        <w:pStyle w:val="IAHRreferences"/>
      </w:pPr>
      <w:r>
        <w:t>Beven K., Freer J (2001)</w:t>
      </w:r>
      <w:r w:rsidR="005A7BC9">
        <w:t xml:space="preserve"> </w:t>
      </w:r>
      <w:r>
        <w:t>Equifinality, data assimilation, and uncertainty estimation in mechanistic modelling of complex environmental systems using the GLUE methodology</w:t>
      </w:r>
      <w:r w:rsidR="005A7BC9">
        <w:t>,</w:t>
      </w:r>
      <w:r>
        <w:t xml:space="preserve"> Journal of Hydrology, 249(1–4), 11–29</w:t>
      </w:r>
    </w:p>
    <w:p w:rsidRPr="005A3A64" w:rsidR="00EB170F" w:rsidP="00EB170F" w:rsidRDefault="00EB170F" w14:paraId="162B75FD" w14:textId="3B37410F">
      <w:pPr>
        <w:pStyle w:val="IAHRreferences"/>
        <w:rPr>
          <w:lang w:val="es-ES"/>
        </w:rPr>
      </w:pPr>
      <w:r w:rsidRPr="005A3A64">
        <w:rPr>
          <w:lang w:val="es-ES"/>
        </w:rPr>
        <w:t>Casado</w:t>
      </w:r>
      <w:r w:rsidRPr="005A3A64" w:rsidR="00FB19A9">
        <w:rPr>
          <w:lang w:val="es-ES"/>
        </w:rPr>
        <w:t>-</w:t>
      </w:r>
      <w:r w:rsidRPr="005A3A64">
        <w:rPr>
          <w:lang w:val="es-ES"/>
        </w:rPr>
        <w:t>Rodríguez</w:t>
      </w:r>
      <w:r w:rsidRPr="005A3A64" w:rsidR="005A7BC9">
        <w:rPr>
          <w:lang w:val="es-ES"/>
        </w:rPr>
        <w:t xml:space="preserve"> </w:t>
      </w:r>
      <w:r w:rsidRPr="005A3A64">
        <w:rPr>
          <w:lang w:val="es-ES"/>
        </w:rPr>
        <w:t>J, Del Jesu</w:t>
      </w:r>
      <w:r w:rsidRPr="005A3A64" w:rsidR="00FB19A9">
        <w:rPr>
          <w:lang w:val="es-ES"/>
        </w:rPr>
        <w:t>-</w:t>
      </w:r>
      <w:r w:rsidRPr="005A3A64">
        <w:rPr>
          <w:lang w:val="es-ES"/>
        </w:rPr>
        <w:t>Peñil M (2019) Reducción de la equifinalidad de un modelo hidrológico conceptual</w:t>
      </w:r>
      <w:r w:rsidRPr="005A3A64" w:rsidR="005A7BC9">
        <w:rPr>
          <w:lang w:val="es-ES"/>
        </w:rPr>
        <w:t>,</w:t>
      </w:r>
      <w:r w:rsidRPr="005A3A64">
        <w:rPr>
          <w:lang w:val="es-ES"/>
        </w:rPr>
        <w:t xml:space="preserve"> Jornadas de Ingeniería Del Agua</w:t>
      </w:r>
    </w:p>
    <w:p w:rsidR="00EB170F" w:rsidP="00EB170F" w:rsidRDefault="00EB170F" w14:paraId="1C5A2FB2" w14:textId="072C4327">
      <w:pPr>
        <w:pStyle w:val="IAHRreferences"/>
      </w:pPr>
      <w:r>
        <w:t>GIMHA (2018) Description of the Distributed Conceptual Hydrological Model Tetis V.9.0.1</w:t>
      </w:r>
    </w:p>
    <w:p w:rsidR="00EB170F" w:rsidP="00EB170F" w:rsidRDefault="00EB170F" w14:paraId="4AE48FC3" w14:textId="33D6DD89">
      <w:pPr>
        <w:pStyle w:val="IAHRreferences"/>
      </w:pPr>
      <w:r>
        <w:t>Koch J, Demirel MC, Stisen S (2018)</w:t>
      </w:r>
      <w:r w:rsidR="005A7BC9">
        <w:t xml:space="preserve"> </w:t>
      </w:r>
      <w:r>
        <w:t>The SPAtial EFficiency metric (SPAEF): Multiple-component evaluation of spatial patterns for optimization of hydrological models</w:t>
      </w:r>
      <w:r w:rsidR="005A7BC9">
        <w:t>,</w:t>
      </w:r>
      <w:r>
        <w:t xml:space="preserve"> Geoscientific Model Development, 11(5), 1873–1886</w:t>
      </w:r>
    </w:p>
    <w:p w:rsidR="00EB170F" w:rsidP="00EB170F" w:rsidRDefault="00EB170F" w14:paraId="3D6C0C59" w14:textId="10DDE2F3">
      <w:pPr>
        <w:pStyle w:val="IAHRreferences"/>
      </w:pPr>
      <w:r>
        <w:t>Pasquato M, Medici C, Friend AD, Francés F (2015). Comparing two approaches for parsimonious vegetation modelling in semiarid regions using satellite data</w:t>
      </w:r>
      <w:r w:rsidR="005A7BC9">
        <w:t xml:space="preserve">, </w:t>
      </w:r>
      <w:r>
        <w:t>Ecohydrology, 8(6), 1024–1036</w:t>
      </w:r>
    </w:p>
    <w:p w:rsidRPr="005A3A64" w:rsidR="00EB170F" w:rsidP="00EB170F" w:rsidRDefault="00EB170F" w14:paraId="75228A5F" w14:textId="7DB82BB5">
      <w:pPr>
        <w:pStyle w:val="IAHRreferences"/>
        <w:rPr>
          <w:lang w:val="es-ES"/>
        </w:rPr>
      </w:pPr>
      <w:r>
        <w:t>Ruiz Pérez G (2016)</w:t>
      </w:r>
      <w:r w:rsidR="002C7B24">
        <w:t>.</w:t>
      </w:r>
      <w:r>
        <w:t xml:space="preserve"> O</w:t>
      </w:r>
      <w:bookmarkStart w:name="_GoBack" w:id="1"/>
      <w:bookmarkEnd w:id="1"/>
      <w:r>
        <w:t xml:space="preserve">n the use of satellite data to calibrate a parsimonious ecohydrological model in ungauged basins. </w:t>
      </w:r>
      <w:r w:rsidRPr="005A3A64">
        <w:rPr>
          <w:lang w:val="es-ES"/>
        </w:rPr>
        <w:t>Universidad Politécnica de Valencia.</w:t>
      </w:r>
    </w:p>
    <w:p w:rsidRPr="009A5AD4" w:rsidR="00C7338C" w:rsidP="00FD2759" w:rsidRDefault="00EB170F" w14:paraId="2100FFDF" w14:textId="3520F111">
      <w:pPr>
        <w:pStyle w:val="IAHRreferences"/>
      </w:pPr>
      <w:r w:rsidRPr="002C7B24">
        <w:rPr>
          <w:lang w:val="es-ES"/>
        </w:rPr>
        <w:t xml:space="preserve">Wambura FJ, Dietrich O, Lischeid G (2018). </w:t>
      </w:r>
      <w:r>
        <w:t>Improving a distributed hydrological model using evapotranspiration-related boundary conditions as additional constraints in a data-scarce river basin</w:t>
      </w:r>
      <w:r w:rsidR="005A7BC9">
        <w:t>,</w:t>
      </w:r>
      <w:r>
        <w:t xml:space="preserve"> Hydrological Processes, 32(6), 759–775</w:t>
      </w:r>
    </w:p>
    <w:sectPr w:rsidRPr="009A5AD4" w:rsidR="00C7338C" w:rsidSect="00BC68F7">
      <w:pgSz w:w="11906" w:h="16838" w:orient="portrait"/>
      <w:pgMar w:top="1134" w:right="1134" w:bottom="1134" w:left="1134" w:header="709" w:footer="709" w:gutter="0"/>
      <w:cols w:space="708"/>
      <w:docGrid w:linePitch="360"/>
      <w:headerReference w:type="default" r:id="Rd1dcefa1700f4d2d"/>
      <w:footerReference w:type="default" r:id="Re507216d862c4abc"/>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xml><?xml version="1.0" encoding="utf-8"?>
<w:ftr xmlns:w14="http://schemas.microsoft.com/office/word/2010/wordml" xmlns:w="http://schemas.openxmlformats.org/wordprocessingml/2006/main">
  <w:tbl>
    <w:tblPr>
      <w:tblStyle w:val="Tablanormal"/>
      <w:bidiVisual w:val="0"/>
      <w:tblW w:w="0" w:type="auto"/>
      <w:tblLayout w:type="fixed"/>
      <w:tblLook w:val="06A0" w:firstRow="1" w:lastRow="0" w:firstColumn="1" w:lastColumn="0" w:noHBand="1" w:noVBand="1"/>
    </w:tblPr>
    <w:tblGrid>
      <w:gridCol w:w="3213"/>
      <w:gridCol w:w="3213"/>
      <w:gridCol w:w="3213"/>
    </w:tblGrid>
    <w:tr w:rsidR="43220DB8" w:rsidTr="43220DB8" w14:paraId="299F1D79">
      <w:tc>
        <w:tcPr>
          <w:tcW w:w="3213" w:type="dxa"/>
          <w:tcMar/>
        </w:tcPr>
        <w:p w:rsidR="43220DB8" w:rsidP="43220DB8" w:rsidRDefault="43220DB8" w14:paraId="344A5054" w14:textId="4C628BF1">
          <w:pPr>
            <w:pStyle w:val="Header"/>
            <w:bidi w:val="0"/>
            <w:ind w:left="-115"/>
            <w:jc w:val="left"/>
          </w:pPr>
        </w:p>
      </w:tc>
      <w:tc>
        <w:tcPr>
          <w:tcW w:w="3213" w:type="dxa"/>
          <w:tcMar/>
        </w:tcPr>
        <w:p w:rsidR="43220DB8" w:rsidP="43220DB8" w:rsidRDefault="43220DB8" w14:paraId="7110BCAD" w14:textId="63738C09">
          <w:pPr>
            <w:pStyle w:val="Header"/>
            <w:bidi w:val="0"/>
            <w:jc w:val="center"/>
          </w:pPr>
        </w:p>
      </w:tc>
      <w:tc>
        <w:tcPr>
          <w:tcW w:w="3213" w:type="dxa"/>
          <w:tcMar/>
        </w:tcPr>
        <w:p w:rsidR="43220DB8" w:rsidP="43220DB8" w:rsidRDefault="43220DB8" w14:paraId="7C7FF8ED" w14:textId="78DFBFAA">
          <w:pPr>
            <w:pStyle w:val="Header"/>
            <w:bidi w:val="0"/>
            <w:ind w:right="-115"/>
            <w:jc w:val="right"/>
          </w:pPr>
        </w:p>
      </w:tc>
    </w:tr>
  </w:tbl>
  <w:p w:rsidR="43220DB8" w:rsidP="43220DB8" w:rsidRDefault="43220DB8" w14:paraId="1B235D24" w14:textId="40286B0A">
    <w:pPr>
      <w:pStyle w:val="Footer"/>
      <w:bidi w:val="0"/>
    </w:pPr>
  </w:p>
</w:ftr>
</file>

<file path=word/header.xml><?xml version="1.0" encoding="utf-8"?>
<w:hdr xmlns:w14="http://schemas.microsoft.com/office/word/2010/wordml" xmlns:w="http://schemas.openxmlformats.org/wordprocessingml/2006/main">
  <w:tbl>
    <w:tblPr>
      <w:tblStyle w:val="Tablanormal"/>
      <w:bidiVisual w:val="0"/>
      <w:tblW w:w="0" w:type="auto"/>
      <w:tblLayout w:type="fixed"/>
      <w:tblLook w:val="06A0" w:firstRow="1" w:lastRow="0" w:firstColumn="1" w:lastColumn="0" w:noHBand="1" w:noVBand="1"/>
    </w:tblPr>
    <w:tblGrid>
      <w:gridCol w:w="3213"/>
      <w:gridCol w:w="3213"/>
      <w:gridCol w:w="3213"/>
    </w:tblGrid>
    <w:tr w:rsidR="43220DB8" w:rsidTr="43220DB8" w14:paraId="20D3E404">
      <w:tc>
        <w:tcPr>
          <w:tcW w:w="3213" w:type="dxa"/>
          <w:tcMar/>
        </w:tcPr>
        <w:p w:rsidR="43220DB8" w:rsidP="43220DB8" w:rsidRDefault="43220DB8" w14:paraId="58CE2258" w14:textId="2A70F4B0">
          <w:pPr>
            <w:pStyle w:val="Header"/>
            <w:bidi w:val="0"/>
            <w:ind w:left="-115"/>
            <w:jc w:val="left"/>
          </w:pPr>
        </w:p>
      </w:tc>
      <w:tc>
        <w:tcPr>
          <w:tcW w:w="3213" w:type="dxa"/>
          <w:tcMar/>
        </w:tcPr>
        <w:p w:rsidR="43220DB8" w:rsidP="43220DB8" w:rsidRDefault="43220DB8" w14:paraId="32E0E99E" w14:textId="4280C398">
          <w:pPr>
            <w:pStyle w:val="Header"/>
            <w:bidi w:val="0"/>
            <w:jc w:val="center"/>
          </w:pPr>
        </w:p>
      </w:tc>
      <w:tc>
        <w:tcPr>
          <w:tcW w:w="3213" w:type="dxa"/>
          <w:tcMar/>
        </w:tcPr>
        <w:p w:rsidR="43220DB8" w:rsidP="43220DB8" w:rsidRDefault="43220DB8" w14:paraId="2F45B0AF" w14:textId="4664D9CC">
          <w:pPr>
            <w:pStyle w:val="Header"/>
            <w:bidi w:val="0"/>
            <w:ind w:right="-115"/>
            <w:jc w:val="right"/>
          </w:pPr>
        </w:p>
      </w:tc>
    </w:tr>
  </w:tbl>
  <w:p w:rsidR="43220DB8" w:rsidP="43220DB8" w:rsidRDefault="43220DB8" w14:paraId="1FB722AB" w14:textId="1BCFC615">
    <w:pPr>
      <w:pStyle w:val="Header"/>
      <w:bidi w:val="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hint="default" w:ascii="Symbol" w:hAnsi="Symbol"/>
      </w:rPr>
    </w:lvl>
    <w:lvl w:ilvl="1" w:tplc="04070003" w:tentative="1">
      <w:start w:val="1"/>
      <w:numFmt w:val="bullet"/>
      <w:lvlText w:val="o"/>
      <w:lvlJc w:val="left"/>
      <w:pPr>
        <w:tabs>
          <w:tab w:val="num" w:pos="1440"/>
        </w:tabs>
        <w:ind w:left="1440" w:hanging="360"/>
      </w:pPr>
      <w:rPr>
        <w:rFonts w:hint="default" w:ascii="Courier New" w:hAnsi="Courier New" w:cs="Courier New"/>
      </w:rPr>
    </w:lvl>
    <w:lvl w:ilvl="2" w:tplc="04070005" w:tentative="1">
      <w:start w:val="1"/>
      <w:numFmt w:val="bullet"/>
      <w:lvlText w:val=""/>
      <w:lvlJc w:val="left"/>
      <w:pPr>
        <w:tabs>
          <w:tab w:val="num" w:pos="2160"/>
        </w:tabs>
        <w:ind w:left="2160" w:hanging="360"/>
      </w:pPr>
      <w:rPr>
        <w:rFonts w:hint="default" w:ascii="Wingdings" w:hAnsi="Wingdings"/>
      </w:rPr>
    </w:lvl>
    <w:lvl w:ilvl="3" w:tplc="04070001" w:tentative="1">
      <w:start w:val="1"/>
      <w:numFmt w:val="bullet"/>
      <w:lvlText w:val=""/>
      <w:lvlJc w:val="left"/>
      <w:pPr>
        <w:tabs>
          <w:tab w:val="num" w:pos="2880"/>
        </w:tabs>
        <w:ind w:left="2880" w:hanging="360"/>
      </w:pPr>
      <w:rPr>
        <w:rFonts w:hint="default" w:ascii="Symbol" w:hAnsi="Symbol"/>
      </w:rPr>
    </w:lvl>
    <w:lvl w:ilvl="4" w:tplc="04070003" w:tentative="1">
      <w:start w:val="1"/>
      <w:numFmt w:val="bullet"/>
      <w:lvlText w:val="o"/>
      <w:lvlJc w:val="left"/>
      <w:pPr>
        <w:tabs>
          <w:tab w:val="num" w:pos="3600"/>
        </w:tabs>
        <w:ind w:left="3600" w:hanging="360"/>
      </w:pPr>
      <w:rPr>
        <w:rFonts w:hint="default" w:ascii="Courier New" w:hAnsi="Courier New" w:cs="Courier New"/>
      </w:rPr>
    </w:lvl>
    <w:lvl w:ilvl="5" w:tplc="04070005" w:tentative="1">
      <w:start w:val="1"/>
      <w:numFmt w:val="bullet"/>
      <w:lvlText w:val=""/>
      <w:lvlJc w:val="left"/>
      <w:pPr>
        <w:tabs>
          <w:tab w:val="num" w:pos="4320"/>
        </w:tabs>
        <w:ind w:left="4320" w:hanging="360"/>
      </w:pPr>
      <w:rPr>
        <w:rFonts w:hint="default" w:ascii="Wingdings" w:hAnsi="Wingdings"/>
      </w:rPr>
    </w:lvl>
    <w:lvl w:ilvl="6" w:tplc="04070001" w:tentative="1">
      <w:start w:val="1"/>
      <w:numFmt w:val="bullet"/>
      <w:lvlText w:val=""/>
      <w:lvlJc w:val="left"/>
      <w:pPr>
        <w:tabs>
          <w:tab w:val="num" w:pos="5040"/>
        </w:tabs>
        <w:ind w:left="5040" w:hanging="360"/>
      </w:pPr>
      <w:rPr>
        <w:rFonts w:hint="default" w:ascii="Symbol" w:hAnsi="Symbol"/>
      </w:rPr>
    </w:lvl>
    <w:lvl w:ilvl="7" w:tplc="04070003" w:tentative="1">
      <w:start w:val="1"/>
      <w:numFmt w:val="bullet"/>
      <w:lvlText w:val="o"/>
      <w:lvlJc w:val="left"/>
      <w:pPr>
        <w:tabs>
          <w:tab w:val="num" w:pos="5760"/>
        </w:tabs>
        <w:ind w:left="5760" w:hanging="360"/>
      </w:pPr>
      <w:rPr>
        <w:rFonts w:hint="default" w:ascii="Courier New" w:hAnsi="Courier New" w:cs="Courier New"/>
      </w:rPr>
    </w:lvl>
    <w:lvl w:ilvl="8" w:tplc="04070005" w:tentative="1">
      <w:start w:val="1"/>
      <w:numFmt w:val="bullet"/>
      <w:lvlText w:val=""/>
      <w:lvlJc w:val="left"/>
      <w:pPr>
        <w:tabs>
          <w:tab w:val="num" w:pos="6480"/>
        </w:tabs>
        <w:ind w:left="6480" w:hanging="360"/>
      </w:pPr>
      <w:rPr>
        <w:rFonts w:hint="default" w:ascii="Wingdings" w:hAnsi="Wingdings"/>
      </w:rPr>
    </w:lvl>
  </w:abstractNum>
  <w:abstractNum w:abstractNumId="1" w15:restartNumberingAfterBreak="0">
    <w:nsid w:val="235C41DF"/>
    <w:multiLevelType w:val="multilevel"/>
    <w:tmpl w:val="7E4E1456"/>
    <w:lvl w:ilvl="0">
      <w:start w:val="1"/>
      <w:numFmt w:val="decimal"/>
      <w:pStyle w:val="IAHRheading1"/>
      <w:lvlText w:val="%1."/>
      <w:lvlJc w:val="left"/>
      <w:pPr>
        <w:ind w:left="360" w:hanging="360"/>
      </w:pPr>
      <w:rPr>
        <w:rFonts w:hint="default"/>
      </w:rPr>
    </w:lvl>
    <w:lvl w:ilvl="1">
      <w:start w:val="1"/>
      <w:numFmt w:val="decimal"/>
      <w:pStyle w:val="IAHR-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1"/>
  </w:num>
  <w:num w:numId="4">
    <w:abstractNumId w:val="1"/>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trackRevisions w:val="false"/>
  <w:zoom w:percent="16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czMDIxtDAwNTazMDVW0lEKTi0uzszPAykwrgUAcAmuWSwAAAA="/>
  </w:docVars>
  <w:rsids>
    <w:rsidRoot w:val="00025D1B"/>
    <w:rsid w:val="000054C8"/>
    <w:rsid w:val="000206E4"/>
    <w:rsid w:val="00025D1B"/>
    <w:rsid w:val="00025ECC"/>
    <w:rsid w:val="00034C92"/>
    <w:rsid w:val="000704B3"/>
    <w:rsid w:val="00085331"/>
    <w:rsid w:val="000A597B"/>
    <w:rsid w:val="000B112E"/>
    <w:rsid w:val="000B339F"/>
    <w:rsid w:val="000D6DFA"/>
    <w:rsid w:val="000E0841"/>
    <w:rsid w:val="000E6234"/>
    <w:rsid w:val="000F644D"/>
    <w:rsid w:val="00105E86"/>
    <w:rsid w:val="001120FA"/>
    <w:rsid w:val="00131471"/>
    <w:rsid w:val="001501A5"/>
    <w:rsid w:val="00160C94"/>
    <w:rsid w:val="0018149D"/>
    <w:rsid w:val="00190620"/>
    <w:rsid w:val="00196D85"/>
    <w:rsid w:val="001A064F"/>
    <w:rsid w:val="001A7863"/>
    <w:rsid w:val="001A7ED4"/>
    <w:rsid w:val="001B7AEB"/>
    <w:rsid w:val="001C2EB9"/>
    <w:rsid w:val="001E1FA8"/>
    <w:rsid w:val="001E23BA"/>
    <w:rsid w:val="001E674F"/>
    <w:rsid w:val="001E748E"/>
    <w:rsid w:val="001F1289"/>
    <w:rsid w:val="00210101"/>
    <w:rsid w:val="00245C91"/>
    <w:rsid w:val="00255618"/>
    <w:rsid w:val="002707BF"/>
    <w:rsid w:val="0027202F"/>
    <w:rsid w:val="00291A83"/>
    <w:rsid w:val="00297079"/>
    <w:rsid w:val="002C7B24"/>
    <w:rsid w:val="002F3F93"/>
    <w:rsid w:val="00334A5F"/>
    <w:rsid w:val="003447AC"/>
    <w:rsid w:val="00346869"/>
    <w:rsid w:val="0034722B"/>
    <w:rsid w:val="00360073"/>
    <w:rsid w:val="0036082C"/>
    <w:rsid w:val="00361943"/>
    <w:rsid w:val="00367B53"/>
    <w:rsid w:val="00372B69"/>
    <w:rsid w:val="00381E41"/>
    <w:rsid w:val="00383860"/>
    <w:rsid w:val="003A3582"/>
    <w:rsid w:val="003A73CA"/>
    <w:rsid w:val="003B0B2D"/>
    <w:rsid w:val="003B2067"/>
    <w:rsid w:val="003B496F"/>
    <w:rsid w:val="003D732B"/>
    <w:rsid w:val="003E461C"/>
    <w:rsid w:val="003F52B6"/>
    <w:rsid w:val="0041327C"/>
    <w:rsid w:val="00415182"/>
    <w:rsid w:val="0042630A"/>
    <w:rsid w:val="00440BBE"/>
    <w:rsid w:val="0045116F"/>
    <w:rsid w:val="004518C8"/>
    <w:rsid w:val="00461527"/>
    <w:rsid w:val="004940C7"/>
    <w:rsid w:val="004B340A"/>
    <w:rsid w:val="004C03AB"/>
    <w:rsid w:val="004C4976"/>
    <w:rsid w:val="004D087A"/>
    <w:rsid w:val="004D702A"/>
    <w:rsid w:val="00500BAB"/>
    <w:rsid w:val="0054683A"/>
    <w:rsid w:val="00547E51"/>
    <w:rsid w:val="00554C02"/>
    <w:rsid w:val="00555956"/>
    <w:rsid w:val="005630B0"/>
    <w:rsid w:val="00567E16"/>
    <w:rsid w:val="00570637"/>
    <w:rsid w:val="00570697"/>
    <w:rsid w:val="00577C89"/>
    <w:rsid w:val="005911E9"/>
    <w:rsid w:val="005965B4"/>
    <w:rsid w:val="005A3A64"/>
    <w:rsid w:val="005A75B7"/>
    <w:rsid w:val="005A7BC9"/>
    <w:rsid w:val="005B3A5D"/>
    <w:rsid w:val="005C3DF9"/>
    <w:rsid w:val="005D485D"/>
    <w:rsid w:val="005E5961"/>
    <w:rsid w:val="005F1606"/>
    <w:rsid w:val="006220D5"/>
    <w:rsid w:val="0062249E"/>
    <w:rsid w:val="00633B83"/>
    <w:rsid w:val="0065288A"/>
    <w:rsid w:val="00655BC2"/>
    <w:rsid w:val="006568F7"/>
    <w:rsid w:val="00662DF3"/>
    <w:rsid w:val="00684B21"/>
    <w:rsid w:val="006A5CBB"/>
    <w:rsid w:val="006B55B5"/>
    <w:rsid w:val="006E0759"/>
    <w:rsid w:val="007000D3"/>
    <w:rsid w:val="00727842"/>
    <w:rsid w:val="0073533F"/>
    <w:rsid w:val="0074651A"/>
    <w:rsid w:val="00747B01"/>
    <w:rsid w:val="00766F52"/>
    <w:rsid w:val="007705F6"/>
    <w:rsid w:val="00771A4A"/>
    <w:rsid w:val="007A13C1"/>
    <w:rsid w:val="007A40F3"/>
    <w:rsid w:val="007A6226"/>
    <w:rsid w:val="007C0ACD"/>
    <w:rsid w:val="007C4BE9"/>
    <w:rsid w:val="007F0685"/>
    <w:rsid w:val="007F3C2A"/>
    <w:rsid w:val="007F4970"/>
    <w:rsid w:val="00807FE5"/>
    <w:rsid w:val="00837E64"/>
    <w:rsid w:val="00850EB6"/>
    <w:rsid w:val="0085557F"/>
    <w:rsid w:val="0086051E"/>
    <w:rsid w:val="00864CEA"/>
    <w:rsid w:val="00894A8B"/>
    <w:rsid w:val="00897FFB"/>
    <w:rsid w:val="008A1D37"/>
    <w:rsid w:val="008B4358"/>
    <w:rsid w:val="008C701F"/>
    <w:rsid w:val="008C7909"/>
    <w:rsid w:val="008D11BA"/>
    <w:rsid w:val="008D1EC5"/>
    <w:rsid w:val="008D432A"/>
    <w:rsid w:val="008D50C0"/>
    <w:rsid w:val="008D51BC"/>
    <w:rsid w:val="008D6F31"/>
    <w:rsid w:val="008F1B3B"/>
    <w:rsid w:val="008F5CCD"/>
    <w:rsid w:val="008F63A7"/>
    <w:rsid w:val="00926804"/>
    <w:rsid w:val="00926EE1"/>
    <w:rsid w:val="00930554"/>
    <w:rsid w:val="00941718"/>
    <w:rsid w:val="0094421E"/>
    <w:rsid w:val="00961891"/>
    <w:rsid w:val="0096763A"/>
    <w:rsid w:val="009776D5"/>
    <w:rsid w:val="009A5AD4"/>
    <w:rsid w:val="009A7FD6"/>
    <w:rsid w:val="009B32C9"/>
    <w:rsid w:val="009E5A12"/>
    <w:rsid w:val="009F6FDF"/>
    <w:rsid w:val="009F75D1"/>
    <w:rsid w:val="00A019EF"/>
    <w:rsid w:val="00A0346D"/>
    <w:rsid w:val="00A259A4"/>
    <w:rsid w:val="00A30BBA"/>
    <w:rsid w:val="00A40DB5"/>
    <w:rsid w:val="00A501D9"/>
    <w:rsid w:val="00A567B8"/>
    <w:rsid w:val="00A66A76"/>
    <w:rsid w:val="00A71EEA"/>
    <w:rsid w:val="00A72A03"/>
    <w:rsid w:val="00A77D44"/>
    <w:rsid w:val="00AA012B"/>
    <w:rsid w:val="00AA1BBE"/>
    <w:rsid w:val="00AA419A"/>
    <w:rsid w:val="00AA5436"/>
    <w:rsid w:val="00AA5D62"/>
    <w:rsid w:val="00AC1045"/>
    <w:rsid w:val="00AC5EB7"/>
    <w:rsid w:val="00AD080F"/>
    <w:rsid w:val="00AE1BA2"/>
    <w:rsid w:val="00AF7322"/>
    <w:rsid w:val="00B23B2D"/>
    <w:rsid w:val="00B31F57"/>
    <w:rsid w:val="00B37F9C"/>
    <w:rsid w:val="00B5037F"/>
    <w:rsid w:val="00B54BFC"/>
    <w:rsid w:val="00B62293"/>
    <w:rsid w:val="00B85247"/>
    <w:rsid w:val="00B95A7D"/>
    <w:rsid w:val="00B97F47"/>
    <w:rsid w:val="00BA6B56"/>
    <w:rsid w:val="00BC5919"/>
    <w:rsid w:val="00BC68F7"/>
    <w:rsid w:val="00BC7BBA"/>
    <w:rsid w:val="00BD2519"/>
    <w:rsid w:val="00BD48CE"/>
    <w:rsid w:val="00BE172E"/>
    <w:rsid w:val="00BF43A2"/>
    <w:rsid w:val="00C1211D"/>
    <w:rsid w:val="00C150E8"/>
    <w:rsid w:val="00C212EA"/>
    <w:rsid w:val="00C23B9C"/>
    <w:rsid w:val="00C2717A"/>
    <w:rsid w:val="00C30C66"/>
    <w:rsid w:val="00C4160D"/>
    <w:rsid w:val="00C519A7"/>
    <w:rsid w:val="00C555F2"/>
    <w:rsid w:val="00C7209E"/>
    <w:rsid w:val="00C7338C"/>
    <w:rsid w:val="00C7593E"/>
    <w:rsid w:val="00C77207"/>
    <w:rsid w:val="00C81809"/>
    <w:rsid w:val="00CA4527"/>
    <w:rsid w:val="00CB7089"/>
    <w:rsid w:val="00CC700B"/>
    <w:rsid w:val="00CD3394"/>
    <w:rsid w:val="00CD60BE"/>
    <w:rsid w:val="00CF461A"/>
    <w:rsid w:val="00CF6429"/>
    <w:rsid w:val="00CF7F11"/>
    <w:rsid w:val="00D04900"/>
    <w:rsid w:val="00D11F93"/>
    <w:rsid w:val="00D2645D"/>
    <w:rsid w:val="00D303F7"/>
    <w:rsid w:val="00D30FB9"/>
    <w:rsid w:val="00D33159"/>
    <w:rsid w:val="00D61400"/>
    <w:rsid w:val="00D84DF7"/>
    <w:rsid w:val="00D934F9"/>
    <w:rsid w:val="00DA217E"/>
    <w:rsid w:val="00DB1ACF"/>
    <w:rsid w:val="00DB2213"/>
    <w:rsid w:val="00DB7D31"/>
    <w:rsid w:val="00DC2404"/>
    <w:rsid w:val="00DC554A"/>
    <w:rsid w:val="00DD1911"/>
    <w:rsid w:val="00DE1990"/>
    <w:rsid w:val="00DF722D"/>
    <w:rsid w:val="00E01332"/>
    <w:rsid w:val="00E13C92"/>
    <w:rsid w:val="00E171D5"/>
    <w:rsid w:val="00E30612"/>
    <w:rsid w:val="00E32C46"/>
    <w:rsid w:val="00E4125A"/>
    <w:rsid w:val="00E4208C"/>
    <w:rsid w:val="00E42E6B"/>
    <w:rsid w:val="00E47B14"/>
    <w:rsid w:val="00E60A66"/>
    <w:rsid w:val="00E60C0F"/>
    <w:rsid w:val="00E61755"/>
    <w:rsid w:val="00E63A30"/>
    <w:rsid w:val="00E9748F"/>
    <w:rsid w:val="00EA2307"/>
    <w:rsid w:val="00EA77D9"/>
    <w:rsid w:val="00EB170F"/>
    <w:rsid w:val="00EB5192"/>
    <w:rsid w:val="00EC3E7F"/>
    <w:rsid w:val="00EC75D8"/>
    <w:rsid w:val="00ED6E6A"/>
    <w:rsid w:val="00EF044F"/>
    <w:rsid w:val="00F05656"/>
    <w:rsid w:val="00F15C6E"/>
    <w:rsid w:val="00F22A81"/>
    <w:rsid w:val="00F35D0D"/>
    <w:rsid w:val="00F906CD"/>
    <w:rsid w:val="00F940CF"/>
    <w:rsid w:val="00FA1EE9"/>
    <w:rsid w:val="00FB19A9"/>
    <w:rsid w:val="00FB7790"/>
    <w:rsid w:val="00FD2759"/>
    <w:rsid w:val="00FD643B"/>
    <w:rsid w:val="00FE0A09"/>
    <w:rsid w:val="00FE726C"/>
    <w:rsid w:val="00FF0B7B"/>
    <w:rsid w:val="00FF1AC8"/>
    <w:rsid w:val="0659C130"/>
    <w:rsid w:val="07543BE2"/>
    <w:rsid w:val="3E504F5F"/>
    <w:rsid w:val="43220DB8"/>
    <w:rsid w:val="5398AC1E"/>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C7E51"/>
  <w15:chartTrackingRefBased/>
  <w15:docId w15:val="{06FB9E92-4202-4109-9777-E840EC3F8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hAnsiTheme="minorHAnsi" w:eastAsia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0"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383860"/>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SHAddress" w:customStyle="1">
    <w:name w:val="SH Address"/>
    <w:basedOn w:val="Normal"/>
    <w:rsid w:val="00025D1B"/>
    <w:pPr>
      <w:spacing w:after="0" w:line="240" w:lineRule="auto"/>
      <w:jc w:val="center"/>
    </w:pPr>
    <w:rPr>
      <w:rFonts w:ascii="Times New Roman" w:hAnsi="Times New Roman" w:eastAsia="Times New Roman" w:cs="Times New Roman"/>
      <w:sz w:val="20"/>
      <w:szCs w:val="20"/>
      <w:lang w:eastAsia="pl-PL"/>
    </w:rPr>
  </w:style>
  <w:style w:type="paragraph" w:styleId="SHAuthor" w:customStyle="1">
    <w:name w:val="SH Author"/>
    <w:basedOn w:val="Normal"/>
    <w:rsid w:val="00025D1B"/>
    <w:pPr>
      <w:spacing w:after="120" w:line="240" w:lineRule="auto"/>
      <w:jc w:val="center"/>
    </w:pPr>
    <w:rPr>
      <w:rFonts w:ascii="Times New Roman" w:hAnsi="Times New Roman" w:eastAsia="Times New Roman" w:cs="Times New Roman"/>
      <w:iCs/>
      <w:sz w:val="20"/>
      <w:szCs w:val="20"/>
      <w:lang w:val="en-US" w:eastAsia="pl-PL"/>
    </w:rPr>
  </w:style>
  <w:style w:type="paragraph" w:styleId="SHTitle" w:customStyle="1">
    <w:name w:val="SH Title"/>
    <w:basedOn w:val="Normal"/>
    <w:rsid w:val="00025D1B"/>
    <w:pPr>
      <w:spacing w:before="600" w:after="240" w:line="240" w:lineRule="auto"/>
      <w:jc w:val="center"/>
    </w:pPr>
    <w:rPr>
      <w:rFonts w:ascii="Times New Roman" w:hAnsi="Times New Roman" w:eastAsia="Times New Roman" w:cs="Times New Roman"/>
      <w:b/>
      <w:sz w:val="28"/>
      <w:szCs w:val="24"/>
      <w:lang w:val="en-GB" w:eastAsia="pl-PL"/>
    </w:rPr>
  </w:style>
  <w:style w:type="paragraph" w:styleId="SHEquation" w:customStyle="1">
    <w:name w:val="SH Equation"/>
    <w:basedOn w:val="Normal"/>
    <w:rsid w:val="00025D1B"/>
    <w:pPr>
      <w:tabs>
        <w:tab w:val="right" w:pos="7598"/>
      </w:tabs>
      <w:spacing w:before="120" w:after="0" w:line="240" w:lineRule="auto"/>
      <w:ind w:firstLine="851"/>
    </w:pPr>
    <w:rPr>
      <w:rFonts w:ascii="Times New Roman" w:hAnsi="Times New Roman" w:eastAsia="Times New Roman" w:cs="Times New Roman"/>
      <w:szCs w:val="20"/>
      <w:lang w:val="en-US" w:eastAsia="pl-PL"/>
    </w:rPr>
  </w:style>
  <w:style w:type="paragraph" w:styleId="SHFigurecaption" w:customStyle="1">
    <w:name w:val="SH Figure caption"/>
    <w:basedOn w:val="SHAbstract-text-noindent"/>
    <w:next w:val="Normal"/>
    <w:rsid w:val="00025D1B"/>
    <w:pPr>
      <w:spacing w:after="120"/>
      <w:jc w:val="center"/>
    </w:pPr>
    <w:rPr>
      <w:sz w:val="17"/>
    </w:rPr>
  </w:style>
  <w:style w:type="paragraph" w:styleId="SHHeader" w:customStyle="1">
    <w:name w:val="SH Header"/>
    <w:basedOn w:val="Normal"/>
    <w:rsid w:val="00025D1B"/>
    <w:pPr>
      <w:spacing w:after="0" w:line="240" w:lineRule="auto"/>
      <w:jc w:val="center"/>
    </w:pPr>
    <w:rPr>
      <w:rFonts w:ascii="Verdana" w:hAnsi="Verdana" w:eastAsia="Times New Roman" w:cs="Times New Roman"/>
      <w:sz w:val="20"/>
      <w:szCs w:val="24"/>
      <w:lang w:eastAsia="pl-PL"/>
    </w:rPr>
  </w:style>
  <w:style w:type="paragraph" w:styleId="SHInstitute" w:customStyle="1">
    <w:name w:val="SH Institute"/>
    <w:basedOn w:val="SHAuthor"/>
    <w:rsid w:val="00025D1B"/>
    <w:pPr>
      <w:spacing w:before="120" w:after="0"/>
    </w:pPr>
  </w:style>
  <w:style w:type="paragraph" w:styleId="SHAbstract-text-noindent" w:customStyle="1">
    <w:name w:val="SH Abstract-text-noindent"/>
    <w:basedOn w:val="Normal"/>
    <w:next w:val="Normal"/>
    <w:qFormat/>
    <w:rsid w:val="009A7FD6"/>
    <w:pPr>
      <w:spacing w:after="0" w:line="240" w:lineRule="auto"/>
      <w:jc w:val="both"/>
    </w:pPr>
    <w:rPr>
      <w:rFonts w:ascii="Times New Roman" w:hAnsi="Times New Roman" w:eastAsia="Times New Roman" w:cs="Times New Roman"/>
      <w:sz w:val="20"/>
      <w:szCs w:val="20"/>
      <w:lang w:val="en-US" w:eastAsia="pl-PL"/>
    </w:rPr>
  </w:style>
  <w:style w:type="paragraph" w:styleId="Textodeglobo">
    <w:name w:val="Balloon Text"/>
    <w:basedOn w:val="Normal"/>
    <w:link w:val="TextodegloboCar"/>
    <w:uiPriority w:val="99"/>
    <w:semiHidden/>
    <w:unhideWhenUsed/>
    <w:rsid w:val="00025D1B"/>
    <w:pPr>
      <w:spacing w:after="0" w:line="240" w:lineRule="auto"/>
    </w:pPr>
    <w:rPr>
      <w:rFonts w:ascii="Segoe UI" w:hAnsi="Segoe UI" w:cs="Segoe UI"/>
      <w:sz w:val="18"/>
      <w:szCs w:val="18"/>
    </w:rPr>
  </w:style>
  <w:style w:type="character" w:styleId="TextodegloboCar" w:customStyle="1">
    <w:name w:val="Texto de globo Car"/>
    <w:basedOn w:val="Fuentedeprrafopredeter"/>
    <w:link w:val="Textodeglobo"/>
    <w:uiPriority w:val="99"/>
    <w:semiHidden/>
    <w:rsid w:val="00025D1B"/>
    <w:rPr>
      <w:rFonts w:ascii="Segoe UI" w:hAnsi="Segoe UI" w:cs="Segoe UI"/>
      <w:sz w:val="18"/>
      <w:szCs w:val="18"/>
    </w:rPr>
  </w:style>
  <w:style w:type="paragraph" w:styleId="SHNoindenttext" w:customStyle="1">
    <w:name w:val="SH No indent text"/>
    <w:basedOn w:val="Normal"/>
    <w:next w:val="SHIndenttext"/>
    <w:rsid w:val="00297079"/>
    <w:pPr>
      <w:tabs>
        <w:tab w:val="left" w:pos="567"/>
        <w:tab w:val="left" w:pos="1843"/>
      </w:tabs>
      <w:spacing w:before="120" w:after="0" w:line="240" w:lineRule="auto"/>
      <w:jc w:val="both"/>
    </w:pPr>
    <w:rPr>
      <w:rFonts w:ascii="Times New Roman" w:hAnsi="Times New Roman" w:eastAsia="Times New Roman" w:cs="Times New Roman"/>
      <w:szCs w:val="20"/>
      <w:lang w:val="en-US" w:eastAsia="pl-PL"/>
    </w:rPr>
  </w:style>
  <w:style w:type="paragraph" w:styleId="SHIndenttext" w:customStyle="1">
    <w:name w:val="SH Indent text"/>
    <w:basedOn w:val="Normal"/>
    <w:rsid w:val="00297079"/>
    <w:pPr>
      <w:spacing w:before="120" w:after="0" w:line="240" w:lineRule="auto"/>
      <w:ind w:firstLine="567"/>
      <w:jc w:val="both"/>
    </w:pPr>
    <w:rPr>
      <w:rFonts w:ascii="Times New Roman" w:hAnsi="Times New Roman" w:eastAsia="Times New Roman" w:cs="Times New Roman"/>
      <w:szCs w:val="20"/>
      <w:lang w:val="en-US" w:eastAsia="pl-PL"/>
    </w:rPr>
  </w:style>
  <w:style w:type="paragraph" w:styleId="SHTableno" w:customStyle="1">
    <w:name w:val="SH Table no"/>
    <w:basedOn w:val="SHIndenttext"/>
    <w:next w:val="SHTabletitle"/>
    <w:rsid w:val="00440BBE"/>
    <w:pPr>
      <w:widowControl w:val="0"/>
      <w:ind w:firstLine="0"/>
      <w:jc w:val="center"/>
    </w:pPr>
    <w:rPr>
      <w:rFonts w:eastAsia="MS Mincho"/>
      <w:sz w:val="20"/>
    </w:rPr>
  </w:style>
  <w:style w:type="paragraph" w:styleId="SHTabletitle" w:customStyle="1">
    <w:name w:val="SH Table title"/>
    <w:basedOn w:val="SHTableno"/>
    <w:rsid w:val="00297079"/>
    <w:pPr>
      <w:spacing w:before="0"/>
    </w:pPr>
  </w:style>
  <w:style w:type="paragraph" w:styleId="SHTabletext" w:customStyle="1">
    <w:name w:val="SH Table text"/>
    <w:basedOn w:val="SHTabletitle"/>
    <w:rsid w:val="00297079"/>
  </w:style>
  <w:style w:type="character" w:styleId="Hipervnculo">
    <w:name w:val="Hyperlink"/>
    <w:basedOn w:val="Fuentedeprrafopredeter"/>
    <w:uiPriority w:val="99"/>
    <w:unhideWhenUsed/>
    <w:rsid w:val="0041327C"/>
    <w:rPr>
      <w:color w:val="0563C1" w:themeColor="hyperlink"/>
      <w:u w:val="single"/>
    </w:rPr>
  </w:style>
  <w:style w:type="character" w:styleId="Nierozpoznanawzmianka1" w:customStyle="1">
    <w:name w:val="Nierozpoznana wzmianka1"/>
    <w:basedOn w:val="Fuentedeprrafopredeter"/>
    <w:uiPriority w:val="99"/>
    <w:semiHidden/>
    <w:unhideWhenUsed/>
    <w:rsid w:val="0041327C"/>
    <w:rPr>
      <w:color w:val="605E5C"/>
      <w:shd w:val="clear" w:color="auto" w:fill="E1DFDD"/>
    </w:rPr>
  </w:style>
  <w:style w:type="paragraph" w:styleId="IAHRheader" w:customStyle="1">
    <w:name w:val="IAHR_header"/>
    <w:basedOn w:val="SHHeader"/>
    <w:autoRedefine/>
    <w:qFormat/>
    <w:rsid w:val="004D087A"/>
    <w:rPr>
      <w:rFonts w:ascii="Times New Roman" w:hAnsi="Times New Roman" w:eastAsia="MS Mincho"/>
      <w:lang w:val="en-GB"/>
    </w:rPr>
  </w:style>
  <w:style w:type="paragraph" w:styleId="IAHRtitle" w:customStyle="1">
    <w:name w:val="IAHR_title"/>
    <w:basedOn w:val="SHTitle"/>
    <w:qFormat/>
    <w:rsid w:val="007F0685"/>
  </w:style>
  <w:style w:type="paragraph" w:styleId="IAHRauthor" w:customStyle="1">
    <w:name w:val="IAHR_author"/>
    <w:basedOn w:val="SHAuthor"/>
    <w:autoRedefine/>
    <w:qFormat/>
    <w:rsid w:val="007A13C1"/>
    <w:rPr>
      <w:lang w:val="en-GB"/>
    </w:rPr>
  </w:style>
  <w:style w:type="paragraph" w:styleId="IAHRaffiliation" w:customStyle="1">
    <w:name w:val="IAHR_affiliation"/>
    <w:next w:val="Textosinformato"/>
    <w:qFormat/>
    <w:rsid w:val="00EB5192"/>
    <w:pPr>
      <w:spacing w:after="0"/>
      <w:jc w:val="center"/>
    </w:pPr>
    <w:rPr>
      <w:rFonts w:ascii="Times New Roman" w:hAnsi="Times New Roman" w:eastAsia="Times New Roman" w:cs="Times New Roman"/>
      <w:iCs/>
      <w:sz w:val="20"/>
      <w:szCs w:val="20"/>
      <w:lang w:val="en-GB" w:eastAsia="pl-PL"/>
    </w:rPr>
  </w:style>
  <w:style w:type="paragraph" w:styleId="IAHRabstract" w:customStyle="1">
    <w:name w:val="IAHR_abstract"/>
    <w:basedOn w:val="Normal"/>
    <w:autoRedefine/>
    <w:qFormat/>
    <w:rsid w:val="009A7FD6"/>
    <w:pPr>
      <w:spacing w:before="480" w:after="120" w:line="240" w:lineRule="auto"/>
      <w:jc w:val="center"/>
    </w:pPr>
    <w:rPr>
      <w:rFonts w:ascii="Times New Roman" w:hAnsi="Times New Roman" w:eastAsia="Times New Roman" w:cs="Times New Roman"/>
      <w:iCs/>
      <w:caps/>
      <w:lang w:val="en-US" w:eastAsia="pl-PL"/>
    </w:rPr>
  </w:style>
  <w:style w:type="paragraph" w:styleId="Textosinformato">
    <w:name w:val="Plain Text"/>
    <w:basedOn w:val="Normal"/>
    <w:link w:val="TextosinformatoCar"/>
    <w:uiPriority w:val="99"/>
    <w:semiHidden/>
    <w:unhideWhenUsed/>
    <w:rsid w:val="00570697"/>
    <w:pPr>
      <w:spacing w:after="0" w:line="240" w:lineRule="auto"/>
    </w:pPr>
    <w:rPr>
      <w:rFonts w:ascii="Consolas" w:hAnsi="Consolas"/>
      <w:sz w:val="21"/>
      <w:szCs w:val="21"/>
    </w:rPr>
  </w:style>
  <w:style w:type="character" w:styleId="TextosinformatoCar" w:customStyle="1">
    <w:name w:val="Texto sin formato Car"/>
    <w:basedOn w:val="Fuentedeprrafopredeter"/>
    <w:link w:val="Textosinformato"/>
    <w:uiPriority w:val="99"/>
    <w:semiHidden/>
    <w:rsid w:val="00570697"/>
    <w:rPr>
      <w:rFonts w:ascii="Consolas" w:hAnsi="Consolas"/>
      <w:sz w:val="21"/>
      <w:szCs w:val="21"/>
    </w:rPr>
  </w:style>
  <w:style w:type="paragraph" w:styleId="IAHRaddress" w:customStyle="1">
    <w:name w:val="IAHR_address"/>
    <w:basedOn w:val="IAHRaffiliation"/>
    <w:autoRedefine/>
    <w:qFormat/>
    <w:rsid w:val="00CF7F11"/>
    <w:pPr>
      <w:spacing w:after="120"/>
    </w:pPr>
  </w:style>
  <w:style w:type="paragraph" w:styleId="Styl1" w:customStyle="1">
    <w:name w:val="Styl1"/>
    <w:basedOn w:val="IAHRaddress"/>
    <w:qFormat/>
    <w:rsid w:val="00926EE1"/>
    <w:pPr>
      <w:spacing w:after="0"/>
    </w:pPr>
  </w:style>
  <w:style w:type="paragraph" w:styleId="IAHRtext" w:customStyle="1">
    <w:name w:val="IAHR_text"/>
    <w:basedOn w:val="SHAbstract-text-noindent"/>
    <w:qFormat/>
    <w:rsid w:val="005C3DF9"/>
    <w:pPr>
      <w:spacing w:before="120"/>
    </w:pPr>
    <w:rPr>
      <w:sz w:val="22"/>
      <w:szCs w:val="22"/>
    </w:rPr>
  </w:style>
  <w:style w:type="paragraph" w:styleId="IAHRfigurecaptio" w:customStyle="1">
    <w:name w:val="IAHR_figure_captio"/>
    <w:basedOn w:val="SHFigurecaption"/>
    <w:autoRedefine/>
    <w:qFormat/>
    <w:rsid w:val="008F5CCD"/>
    <w:pPr>
      <w:spacing w:before="60" w:after="0"/>
    </w:pPr>
    <w:rPr>
      <w:lang w:val="en-GB"/>
    </w:rPr>
  </w:style>
  <w:style w:type="paragraph" w:styleId="IAHRequation" w:customStyle="1">
    <w:name w:val="IAHR_equation"/>
    <w:basedOn w:val="SHEquation"/>
    <w:qFormat/>
    <w:rsid w:val="00372B69"/>
  </w:style>
  <w:style w:type="paragraph" w:styleId="IAHRequationcaption" w:customStyle="1">
    <w:name w:val="IAHR_equation_caption"/>
    <w:basedOn w:val="SHAbstract-text-noindent"/>
    <w:autoRedefine/>
    <w:qFormat/>
    <w:rsid w:val="00577C89"/>
    <w:pPr>
      <w:spacing w:before="60"/>
    </w:pPr>
  </w:style>
  <w:style w:type="paragraph" w:styleId="IAHRheading1" w:customStyle="1">
    <w:name w:val="IAHR_heading1"/>
    <w:basedOn w:val="SHNoindenttext"/>
    <w:autoRedefine/>
    <w:qFormat/>
    <w:rsid w:val="00CC700B"/>
    <w:pPr>
      <w:numPr>
        <w:numId w:val="1"/>
      </w:numPr>
    </w:pPr>
    <w:rPr>
      <w:b/>
      <w:szCs w:val="22"/>
    </w:rPr>
  </w:style>
  <w:style w:type="paragraph" w:styleId="IAHR-heading2" w:customStyle="1">
    <w:name w:val="IAHR-heading2"/>
    <w:basedOn w:val="SHIndenttext"/>
    <w:autoRedefine/>
    <w:qFormat/>
    <w:rsid w:val="00210101"/>
    <w:pPr>
      <w:numPr>
        <w:ilvl w:val="1"/>
        <w:numId w:val="1"/>
      </w:numPr>
    </w:pPr>
    <w:rPr>
      <w:i/>
      <w:szCs w:val="22"/>
    </w:rPr>
  </w:style>
  <w:style w:type="paragraph" w:styleId="IAHRindenttext" w:customStyle="1">
    <w:name w:val="IAHR_indent_text"/>
    <w:basedOn w:val="SHIndenttext"/>
    <w:autoRedefine/>
    <w:qFormat/>
    <w:rsid w:val="00210101"/>
    <w:pPr>
      <w:ind w:left="792" w:firstLine="0"/>
    </w:pPr>
    <w:rPr>
      <w:szCs w:val="22"/>
    </w:rPr>
  </w:style>
  <w:style w:type="paragraph" w:styleId="IAHRtableno" w:customStyle="1">
    <w:name w:val="IAHR_table_no"/>
    <w:basedOn w:val="SHTableno"/>
    <w:autoRedefine/>
    <w:qFormat/>
    <w:rsid w:val="00EF044F"/>
    <w:pPr>
      <w:spacing w:before="0"/>
    </w:pPr>
    <w:rPr>
      <w:sz w:val="18"/>
      <w:szCs w:val="18"/>
    </w:rPr>
  </w:style>
  <w:style w:type="paragraph" w:styleId="Styl2" w:customStyle="1">
    <w:name w:val="Styl2"/>
    <w:basedOn w:val="IAHRtableno"/>
    <w:qFormat/>
    <w:rsid w:val="00AC1045"/>
  </w:style>
  <w:style w:type="paragraph" w:styleId="IAHRtabletitle" w:customStyle="1">
    <w:name w:val="IAHR_table_title"/>
    <w:basedOn w:val="Styl2"/>
    <w:autoRedefine/>
    <w:qFormat/>
    <w:rsid w:val="00440BBE"/>
    <w:pPr>
      <w:tabs>
        <w:tab w:val="left" w:pos="5670"/>
      </w:tabs>
      <w:spacing w:after="120"/>
    </w:pPr>
  </w:style>
  <w:style w:type="paragraph" w:styleId="IAHRtabletext" w:customStyle="1">
    <w:name w:val="IAHR_table_text"/>
    <w:basedOn w:val="SHTabletext"/>
    <w:autoRedefine/>
    <w:qFormat/>
    <w:rsid w:val="00577C89"/>
    <w:rPr>
      <w:sz w:val="18"/>
      <w:szCs w:val="18"/>
    </w:rPr>
  </w:style>
  <w:style w:type="paragraph" w:styleId="IAHRreferences" w:customStyle="1">
    <w:name w:val="IAHR_references"/>
    <w:basedOn w:val="IAHRtext"/>
    <w:autoRedefine/>
    <w:qFormat/>
    <w:rsid w:val="00FD2759"/>
    <w:pPr>
      <w:spacing w:before="0"/>
      <w:contextualSpacing/>
    </w:pPr>
    <w:rPr>
      <w:sz w:val="18"/>
    </w:rPr>
  </w:style>
  <w:style w:type="paragraph" w:styleId="Styl3" w:customStyle="1">
    <w:name w:val="Styl3"/>
    <w:basedOn w:val="IAHRreferences"/>
    <w:qFormat/>
    <w:rsid w:val="00FA1EE9"/>
    <w:rPr>
      <w:i/>
    </w:rPr>
  </w:style>
  <w:style w:type="paragraph" w:styleId="Styl4" w:customStyle="1">
    <w:name w:val="Styl4"/>
    <w:basedOn w:val="SHTableno"/>
    <w:qFormat/>
    <w:rsid w:val="001E674F"/>
  </w:style>
  <w:style w:type="paragraph" w:styleId="IAHRfigure" w:customStyle="1">
    <w:name w:val="IAHR_figure"/>
    <w:basedOn w:val="IAHRtext"/>
    <w:qFormat/>
    <w:rsid w:val="00A71EEA"/>
    <w:pPr>
      <w:jc w:val="center"/>
    </w:pPr>
    <w:rPr>
      <w:noProof/>
    </w:rPr>
  </w:style>
  <w:style w:type="paragraph" w:styleId="IAHRackntitle" w:customStyle="1">
    <w:name w:val="IAHR_ackn_title"/>
    <w:basedOn w:val="IAHRtext"/>
    <w:qFormat/>
    <w:rsid w:val="00FD2759"/>
    <w:pPr>
      <w:jc w:val="left"/>
    </w:pPr>
    <w:rPr>
      <w:b/>
      <w:sz w:val="18"/>
    </w:rPr>
  </w:style>
  <w:style w:type="paragraph" w:styleId="IAHRackntext" w:customStyle="1">
    <w:name w:val="IAHR_ackn_text"/>
    <w:basedOn w:val="IAHRtext"/>
    <w:qFormat/>
    <w:rsid w:val="00245C91"/>
    <w:rPr>
      <w:sz w:val="18"/>
    </w:rPr>
  </w:style>
  <w:style w:type="paragraph" w:styleId="IAHRreferencestitle" w:customStyle="1">
    <w:name w:val="IAHR_references_title"/>
    <w:basedOn w:val="IAHRreferences"/>
    <w:next w:val="IAHRreferences"/>
    <w:autoRedefine/>
    <w:qFormat/>
    <w:rsid w:val="00FD2759"/>
    <w:pPr>
      <w:spacing w:before="120" w:after="120"/>
      <w:jc w:val="left"/>
    </w:pPr>
    <w:rPr>
      <w:b/>
    </w:rPr>
  </w:style>
  <w:style w:type="paragraph" w:styleId="p1a" w:customStyle="1">
    <w:name w:val="p1a"/>
    <w:basedOn w:val="Normal"/>
    <w:next w:val="Normal"/>
    <w:rsid w:val="00BA6B56"/>
    <w:pPr>
      <w:overflowPunct w:val="0"/>
      <w:autoSpaceDE w:val="0"/>
      <w:autoSpaceDN w:val="0"/>
      <w:adjustRightInd w:val="0"/>
      <w:spacing w:after="0" w:line="240" w:lineRule="atLeast"/>
      <w:jc w:val="both"/>
      <w:textAlignment w:val="baseline"/>
    </w:pPr>
    <w:rPr>
      <w:rFonts w:ascii="Times" w:hAnsi="Times" w:eastAsia="Times New Roman" w:cs="Times New Roman"/>
      <w:sz w:val="20"/>
      <w:szCs w:val="20"/>
      <w:lang w:val="en-US" w:eastAsia="de-DE"/>
    </w:rPr>
  </w:style>
  <w:style w:type="paragraph" w:styleId="TDC3">
    <w:name w:val="toc 3"/>
    <w:basedOn w:val="TDC1"/>
    <w:semiHidden/>
    <w:rsid w:val="00BA6B56"/>
    <w:pPr>
      <w:tabs>
        <w:tab w:val="right" w:leader="dot" w:pos="6634"/>
      </w:tabs>
      <w:overflowPunct w:val="0"/>
      <w:autoSpaceDE w:val="0"/>
      <w:autoSpaceDN w:val="0"/>
      <w:adjustRightInd w:val="0"/>
      <w:spacing w:after="0" w:line="240" w:lineRule="atLeast"/>
      <w:ind w:left="510"/>
      <w:textAlignment w:val="baseline"/>
    </w:pPr>
    <w:rPr>
      <w:rFonts w:ascii="Times" w:hAnsi="Times" w:eastAsia="Times New Roman" w:cs="Times New Roman"/>
      <w:sz w:val="20"/>
      <w:szCs w:val="20"/>
      <w:lang w:val="en-US" w:eastAsia="de-DE"/>
    </w:rPr>
  </w:style>
  <w:style w:type="paragraph" w:styleId="TDC1">
    <w:name w:val="toc 1"/>
    <w:basedOn w:val="Normal"/>
    <w:next w:val="Normal"/>
    <w:autoRedefine/>
    <w:uiPriority w:val="39"/>
    <w:semiHidden/>
    <w:unhideWhenUsed/>
    <w:rsid w:val="00BA6B56"/>
    <w:pPr>
      <w:spacing w:after="100"/>
    </w:pPr>
  </w:style>
  <w:style w:type="paragraph" w:styleId="BulletItem" w:customStyle="1">
    <w:name w:val="Bullet Item"/>
    <w:basedOn w:val="Normal"/>
    <w:rsid w:val="00360073"/>
    <w:pPr>
      <w:numPr>
        <w:numId w:val="2"/>
      </w:numPr>
      <w:overflowPunct w:val="0"/>
      <w:autoSpaceDE w:val="0"/>
      <w:autoSpaceDN w:val="0"/>
      <w:adjustRightInd w:val="0"/>
      <w:spacing w:before="120" w:after="120" w:line="240" w:lineRule="atLeast"/>
      <w:contextualSpacing/>
      <w:jc w:val="both"/>
      <w:textAlignment w:val="baseline"/>
    </w:pPr>
    <w:rPr>
      <w:rFonts w:ascii="Times" w:hAnsi="Times" w:eastAsia="Times New Roman" w:cs="Times New Roman"/>
      <w:sz w:val="20"/>
      <w:szCs w:val="20"/>
      <w:lang w:val="en-US" w:eastAsia="de-DE"/>
    </w:rPr>
  </w:style>
  <w:style w:type="character" w:styleId="Refdecomentario">
    <w:name w:val="annotation reference"/>
    <w:basedOn w:val="Fuentedeprrafopredeter"/>
    <w:uiPriority w:val="99"/>
    <w:semiHidden/>
    <w:unhideWhenUsed/>
    <w:rsid w:val="009A5AD4"/>
    <w:rPr>
      <w:sz w:val="16"/>
      <w:szCs w:val="16"/>
    </w:rPr>
  </w:style>
  <w:style w:type="paragraph" w:styleId="Textocomentario">
    <w:name w:val="annotation text"/>
    <w:basedOn w:val="Normal"/>
    <w:link w:val="TextocomentarioCar"/>
    <w:uiPriority w:val="99"/>
    <w:semiHidden/>
    <w:unhideWhenUsed/>
    <w:rsid w:val="009A5AD4"/>
    <w:pPr>
      <w:spacing w:line="240" w:lineRule="auto"/>
    </w:pPr>
    <w:rPr>
      <w:sz w:val="20"/>
      <w:szCs w:val="20"/>
    </w:rPr>
  </w:style>
  <w:style w:type="character" w:styleId="TextocomentarioCar" w:customStyle="1">
    <w:name w:val="Texto comentario Car"/>
    <w:basedOn w:val="Fuentedeprrafopredeter"/>
    <w:link w:val="Textocomentario"/>
    <w:uiPriority w:val="99"/>
    <w:semiHidden/>
    <w:rsid w:val="009A5AD4"/>
    <w:rPr>
      <w:sz w:val="20"/>
      <w:szCs w:val="20"/>
    </w:rPr>
  </w:style>
  <w:style w:type="paragraph" w:styleId="Asuntodelcomentario">
    <w:name w:val="annotation subject"/>
    <w:basedOn w:val="Textocomentario"/>
    <w:next w:val="Textocomentario"/>
    <w:link w:val="AsuntodelcomentarioCar"/>
    <w:uiPriority w:val="99"/>
    <w:semiHidden/>
    <w:unhideWhenUsed/>
    <w:rsid w:val="009A5AD4"/>
    <w:rPr>
      <w:b/>
      <w:bCs/>
    </w:rPr>
  </w:style>
  <w:style w:type="character" w:styleId="AsuntodelcomentarioCar" w:customStyle="1">
    <w:name w:val="Asunto del comentario Car"/>
    <w:basedOn w:val="TextocomentarioCar"/>
    <w:link w:val="Asuntodelcomentario"/>
    <w:uiPriority w:val="99"/>
    <w:semiHidden/>
    <w:rsid w:val="009A5AD4"/>
    <w:rPr>
      <w:b/>
      <w:bCs/>
      <w:sz w:val="20"/>
      <w:szCs w:val="20"/>
    </w:rPr>
  </w:style>
  <w:style w:type="character" w:styleId="Mencinsinresolver1" w:customStyle="1">
    <w:name w:val="Mención sin resolver1"/>
    <w:basedOn w:val="Fuentedeprrafopredeter"/>
    <w:uiPriority w:val="99"/>
    <w:semiHidden/>
    <w:unhideWhenUsed/>
    <w:rsid w:val="00AD080F"/>
    <w:rPr>
      <w:color w:val="605E5C"/>
      <w:shd w:val="clear" w:color="auto" w:fill="E1DFDD"/>
    </w:rPr>
  </w:style>
  <w:style xmlns:w="http://schemas.openxmlformats.org/wordprocessingml/2006/main" w:type="table" w:styleId="TableGrid">
    <w:name xmlns:w="http://schemas.openxmlformats.org/wordprocessingml/2006/main" w:val="Table Grid"/>
    <w:basedOn xmlns:w="http://schemas.openxmlformats.org/wordprocessingml/2006/main" w:val="Tablanormal"/>
    <w:uiPriority xmlns:w="http://schemas.openxmlformats.org/wordprocessingml/2006/main" w:val="59"/>
    <w:rsid xmlns:w="http://schemas.openxmlformats.org/wordprocessingml/2006/main" w:val="00FB4123"/>
    <w:pPr xmlns:w="http://schemas.openxmlformats.org/wordprocessingml/2006/main">
      <w:spacing w:after="0" w:line="240" w:lineRule="auto"/>
    </w:pPr>
    <w:tblPr xmlns:w="http://schemas.openxmlformats.org/wordprocessingml/2006/main">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xmlns:w14="http://schemas.microsoft.com/office/word/2010/wordml" xmlns:mc="http://schemas.openxmlformats.org/markup-compatibility/2006" xmlns:w="http://schemas.openxmlformats.org/wordprocessingml/2006/main" w:type="character" w:styleId="HeaderChar" w:customStyle="1" mc:Ignorable="w14">
    <w:name xmlns:w="http://schemas.openxmlformats.org/wordprocessingml/2006/main" w:val="Header Char"/>
    <w:basedOn xmlns:w="http://schemas.openxmlformats.org/wordprocessingml/2006/main" w:val="Fuentedeprrafopredeter"/>
    <w:link xmlns:w="http://schemas.openxmlformats.org/wordprocessingml/2006/main" w:val="Header"/>
    <w:uiPriority xmlns:w="http://schemas.openxmlformats.org/wordprocessingml/2006/main" w:val="99"/>
  </w:style>
  <w:style xmlns:w14="http://schemas.microsoft.com/office/word/2010/wordml" xmlns:mc="http://schemas.openxmlformats.org/markup-compatibility/2006" xmlns:w="http://schemas.openxmlformats.org/wordprocessingml/2006/main" w:type="paragraph" w:styleId="Header" mc:Ignorable="w14">
    <w:name xmlns:w="http://schemas.openxmlformats.org/wordprocessingml/2006/main" w:val="header"/>
    <w:basedOn xmlns:w="http://schemas.openxmlformats.org/wordprocessingml/2006/main" w:val="Normal"/>
    <w:link xmlns:w="http://schemas.openxmlformats.org/wordprocessingml/2006/main" w:val="HeaderChar"/>
    <w:uiPriority xmlns:w="http://schemas.openxmlformats.org/wordprocessingml/2006/main" w:val="99"/>
    <w:unhideWhenUsed xmlns:w="http://schemas.openxmlformats.org/wordprocessingml/2006/main"/>
    <w:pPr xmlns:w="http://schemas.openxmlformats.org/wordprocessingml/2006/main">
      <w:tabs xmlns:w="http://schemas.openxmlformats.org/wordprocessingml/2006/main">
        <w:tab w:val="center" w:pos="4680"/>
        <w:tab w:val="right" w:pos="9360"/>
      </w:tabs>
      <w:spacing xmlns:w="http://schemas.openxmlformats.org/wordprocessingml/2006/main" w:after="0" w:line="240" w:lineRule="auto"/>
    </w:pPr>
  </w:style>
  <w:style xmlns:w14="http://schemas.microsoft.com/office/word/2010/wordml" xmlns:mc="http://schemas.openxmlformats.org/markup-compatibility/2006" xmlns:w="http://schemas.openxmlformats.org/wordprocessingml/2006/main" w:type="character" w:styleId="FooterChar" w:customStyle="1" mc:Ignorable="w14">
    <w:name xmlns:w="http://schemas.openxmlformats.org/wordprocessingml/2006/main" w:val="Footer Char"/>
    <w:basedOn xmlns:w="http://schemas.openxmlformats.org/wordprocessingml/2006/main" w:val="Fuentedeprrafopredeter"/>
    <w:link xmlns:w="http://schemas.openxmlformats.org/wordprocessingml/2006/main" w:val="Footer"/>
    <w:uiPriority xmlns:w="http://schemas.openxmlformats.org/wordprocessingml/2006/main" w:val="99"/>
  </w:style>
  <w:style xmlns:w14="http://schemas.microsoft.com/office/word/2010/wordml" xmlns:mc="http://schemas.openxmlformats.org/markup-compatibility/2006" xmlns:w="http://schemas.openxmlformats.org/wordprocessingml/2006/main" w:type="paragraph" w:styleId="Footer" mc:Ignorable="w14">
    <w:name xmlns:w="http://schemas.openxmlformats.org/wordprocessingml/2006/main" w:val="footer"/>
    <w:basedOn xmlns:w="http://schemas.openxmlformats.org/wordprocessingml/2006/main" w:val="Normal"/>
    <w:link xmlns:w="http://schemas.openxmlformats.org/wordprocessingml/2006/main" w:val="FooterChar"/>
    <w:uiPriority xmlns:w="http://schemas.openxmlformats.org/wordprocessingml/2006/main" w:val="99"/>
    <w:unhideWhenUsed xmlns:w="http://schemas.openxmlformats.org/wordprocessingml/2006/main"/>
    <w:pPr xmlns:w="http://schemas.openxmlformats.org/wordprocessingml/2006/main">
      <w:tabs xmlns:w="http://schemas.openxmlformats.org/wordprocessingml/2006/main">
        <w:tab w:val="center" w:pos="4680"/>
        <w:tab w:val="right" w:pos="9360"/>
      </w:tabs>
      <w:spacing xmlns:w="http://schemas.openxmlformats.org/wordprocessingml/2006/main"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5.png"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image" Target="media/image4.png" Id="rId12" /><Relationship Type="http://schemas.openxmlformats.org/officeDocument/2006/relationships/customXml" Target="../customXml/item2.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3.png" Id="rId11" /><Relationship Type="http://schemas.openxmlformats.org/officeDocument/2006/relationships/numbering" Target="numbering.xml" Id="rId5" /><Relationship Type="http://schemas.openxmlformats.org/officeDocument/2006/relationships/fontTable" Target="fontTable.xml" Id="rId15" /><Relationship Type="http://schemas.openxmlformats.org/officeDocument/2006/relationships/image" Target="media/image2.png" Id="rId10" /><Relationship Type="http://schemas.openxmlformats.org/officeDocument/2006/relationships/customXml" Target="../customXml/item4.xml" Id="rId4" /><Relationship Type="http://schemas.openxmlformats.org/officeDocument/2006/relationships/image" Target="media/image1.png" Id="rId9" /><Relationship Type="http://schemas.openxmlformats.org/officeDocument/2006/relationships/image" Target="media/image6.png" Id="rId14" /><Relationship Type="http://schemas.openxmlformats.org/officeDocument/2006/relationships/header" Target="/word/header.xml" Id="Rd1dcefa1700f4d2d" /><Relationship Type="http://schemas.openxmlformats.org/officeDocument/2006/relationships/footer" Target="/word/footer.xml" Id="Re507216d862c4abc" /></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88D61F15C187A44091276EA2E066BE2D" ma:contentTypeVersion="13" ma:contentTypeDescription="Crear nuevo documento." ma:contentTypeScope="" ma:versionID="5ec0d85bbde315c9186c9074cdcabe5b">
  <xsd:schema xmlns:xsd="http://www.w3.org/2001/XMLSchema" xmlns:xs="http://www.w3.org/2001/XMLSchema" xmlns:p="http://schemas.microsoft.com/office/2006/metadata/properties" xmlns:ns3="d935b28d-d973-4682-8d5d-8f520b5e65c8" xmlns:ns4="580687d1-f9f1-422f-937a-67d85b5842b4" targetNamespace="http://schemas.microsoft.com/office/2006/metadata/properties" ma:root="true" ma:fieldsID="5995031e95db565461f1b61cbeba6beb" ns3:_="" ns4:_="">
    <xsd:import namespace="d935b28d-d973-4682-8d5d-8f520b5e65c8"/>
    <xsd:import namespace="580687d1-f9f1-422f-937a-67d85b5842b4"/>
    <xsd:element name="properties">
      <xsd:complexType>
        <xsd:sequence>
          <xsd:element name="documentManagement">
            <xsd:complexType>
              <xsd:all>
                <xsd:element ref="ns3:MediaServiceMetadata" minOccurs="0"/>
                <xsd:element ref="ns3:MediaServiceFastMetadata" minOccurs="0"/>
                <xsd:element ref="ns4:SharedWithUsers" minOccurs="0"/>
                <xsd:element ref="ns3:MediaServiceDateTaken" minOccurs="0"/>
                <xsd:element ref="ns3:MediaServiceAutoTags" minOccurs="0"/>
                <xsd:element ref="ns4:SharedWithDetails" minOccurs="0"/>
                <xsd:element ref="ns4:SharingHintHash"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35b28d-d973-4682-8d5d-8f520b5e65c8"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AutoTags" ma:index="12"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80687d1-f9f1-422f-937a-67d85b5842b4" elementFormDefault="qualified">
    <xsd:import namespace="http://schemas.microsoft.com/office/2006/documentManagement/types"/>
    <xsd:import namespace="http://schemas.microsoft.com/office/infopath/2007/PartnerControls"/>
    <xsd:element name="SharedWithUsers" ma:index="10"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description="" ma:internalName="SharedWithDetails" ma:readOnly="true">
      <xsd:simpleType>
        <xsd:restriction base="dms:Note">
          <xsd:maxLength value="255"/>
        </xsd:restriction>
      </xsd:simpleType>
    </xsd:element>
    <xsd:element name="SharingHintHash" ma:index="14" nillable="true" ma:displayName="Hash de la sugerencia para compartir"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059F72-DF40-423B-8583-A8C7B1A92D47}">
  <ds:schemaRefs>
    <ds:schemaRef ds:uri="http://purl.org/dc/terms/"/>
    <ds:schemaRef ds:uri="580687d1-f9f1-422f-937a-67d85b5842b4"/>
    <ds:schemaRef ds:uri="http://schemas.microsoft.com/office/infopath/2007/PartnerControls"/>
    <ds:schemaRef ds:uri="http://schemas.openxmlformats.org/package/2006/metadata/core-properties"/>
    <ds:schemaRef ds:uri="d935b28d-d973-4682-8d5d-8f520b5e65c8"/>
    <ds:schemaRef ds:uri="http://purl.org/dc/elements/1.1/"/>
    <ds:schemaRef ds:uri="http://schemas.microsoft.com/office/2006/documentManagement/types"/>
    <ds:schemaRef ds:uri="http://schemas.microsoft.com/office/2006/metadata/properties"/>
    <ds:schemaRef ds:uri="http://www.w3.org/XML/1998/namespace"/>
    <ds:schemaRef ds:uri="http://purl.org/dc/dcmitype/"/>
  </ds:schemaRefs>
</ds:datastoreItem>
</file>

<file path=customXml/itemProps2.xml><?xml version="1.0" encoding="utf-8"?>
<ds:datastoreItem xmlns:ds="http://schemas.openxmlformats.org/officeDocument/2006/customXml" ds:itemID="{BE73947B-B5D3-496C-AE8D-7C560A19CE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35b28d-d973-4682-8d5d-8f520b5e65c8"/>
    <ds:schemaRef ds:uri="580687d1-f9f1-422f-937a-67d85b5842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2ECD228-50B8-4F08-A256-B55A101EEDFE}">
  <ds:schemaRefs>
    <ds:schemaRef ds:uri="http://schemas.microsoft.com/sharepoint/v3/contenttype/forms"/>
  </ds:schemaRefs>
</ds:datastoreItem>
</file>

<file path=customXml/itemProps4.xml><?xml version="1.0" encoding="utf-8"?>
<ds:datastoreItem xmlns:ds="http://schemas.openxmlformats.org/officeDocument/2006/customXml" ds:itemID="{0E172AE5-BDE2-4F37-8DF2-78F617E5CC80}">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Monika Kalinowska</dc:creator>
  <keywords/>
  <dc:description/>
  <lastModifiedBy>CASADO RODRIGUEZ, JESUS</lastModifiedBy>
  <revision>24</revision>
  <lastPrinted>2020-02-07T13:16:00.0000000Z</lastPrinted>
  <dcterms:created xsi:type="dcterms:W3CDTF">2020-02-07T13:32:00.0000000Z</dcterms:created>
  <dcterms:modified xsi:type="dcterms:W3CDTF">2020-09-24T15:51:39.540231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eb398a-189a-33d0-ad7f-185bcc1250f6</vt:lpwstr>
  </property>
  <property fmtid="{D5CDD505-2E9C-101B-9397-08002B2CF9AE}" pid="24" name="Mendeley Citation Style_1">
    <vt:lpwstr>http://www.zotero.org/styles/apa</vt:lpwstr>
  </property>
  <property fmtid="{D5CDD505-2E9C-101B-9397-08002B2CF9AE}" pid="25" name="ContentTypeId">
    <vt:lpwstr>0x01010088D61F15C187A44091276EA2E066BE2D</vt:lpwstr>
  </property>
</Properties>
</file>